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E68D1A" w14:textId="6D5C6377" w:rsidR="00227E33" w:rsidRPr="00AB784A" w:rsidRDefault="00227E33" w:rsidP="0000303C">
      <w:pPr>
        <w:pStyle w:val="Heading1"/>
        <w:spacing w:line="480" w:lineRule="auto"/>
      </w:pPr>
      <w:bookmarkStart w:id="0" w:name="_Toc184106809"/>
      <w:bookmarkStart w:id="1" w:name="_Toc184106392"/>
      <w:bookmarkStart w:id="2" w:name="_Toc184105701"/>
      <w:bookmarkStart w:id="3" w:name="_Toc184107888"/>
      <w:bookmarkStart w:id="4" w:name="_Toc184109741"/>
      <w:bookmarkStart w:id="5" w:name="_Toc184276434"/>
      <w:bookmarkStart w:id="6" w:name="_Toc190462665"/>
      <w:bookmarkStart w:id="7" w:name="_Toc201694193"/>
      <w:bookmarkStart w:id="8" w:name="_Toc201699070"/>
      <w:bookmarkStart w:id="9" w:name="_Toc201703745"/>
      <w:bookmarkStart w:id="10" w:name="_Toc208906253"/>
      <w:r w:rsidRPr="00AB784A">
        <w:t>BAB I</w:t>
      </w:r>
      <w:bookmarkStart w:id="11" w:name="_Toc184105702"/>
      <w:bookmarkStart w:id="12" w:name="_Toc184106393"/>
      <w:bookmarkStart w:id="13" w:name="_Toc184106810"/>
      <w:bookmarkStart w:id="14" w:name="_Toc184107889"/>
      <w:bookmarkStart w:id="15" w:name="_Toc184109742"/>
      <w:bookmarkStart w:id="16" w:name="_Toc184276435"/>
      <w:bookmarkStart w:id="17" w:name="_Toc190462666"/>
      <w:bookmarkEnd w:id="0"/>
      <w:bookmarkEnd w:id="1"/>
      <w:bookmarkEnd w:id="2"/>
      <w:bookmarkEnd w:id="3"/>
      <w:bookmarkEnd w:id="4"/>
      <w:bookmarkEnd w:id="5"/>
      <w:bookmarkEnd w:id="6"/>
      <w:r w:rsidR="000629C6">
        <w:br/>
      </w:r>
      <w:r w:rsidR="00FC6405" w:rsidRPr="00AB784A">
        <w:t>PENDAHULUAN</w:t>
      </w:r>
      <w:bookmarkEnd w:id="7"/>
      <w:bookmarkEnd w:id="8"/>
      <w:bookmarkEnd w:id="9"/>
      <w:bookmarkEnd w:id="10"/>
      <w:bookmarkEnd w:id="11"/>
      <w:bookmarkEnd w:id="12"/>
      <w:bookmarkEnd w:id="13"/>
      <w:bookmarkEnd w:id="14"/>
      <w:bookmarkEnd w:id="15"/>
      <w:bookmarkEnd w:id="16"/>
      <w:bookmarkEnd w:id="17"/>
    </w:p>
    <w:p w14:paraId="0E2EC1E6" w14:textId="1E837B1C" w:rsidR="00FC6405" w:rsidRPr="00F030F7" w:rsidRDefault="00FC6405">
      <w:pPr>
        <w:pStyle w:val="Heading2"/>
        <w:numPr>
          <w:ilvl w:val="1"/>
          <w:numId w:val="8"/>
        </w:numPr>
        <w:rPr>
          <w:b/>
          <w:bCs/>
        </w:rPr>
      </w:pPr>
      <w:bookmarkStart w:id="18" w:name="_Toc184105703"/>
      <w:bookmarkStart w:id="19" w:name="_Toc184106394"/>
      <w:bookmarkStart w:id="20" w:name="_Toc184106811"/>
      <w:bookmarkStart w:id="21" w:name="_Toc184107890"/>
      <w:bookmarkStart w:id="22" w:name="_Toc184109743"/>
      <w:bookmarkStart w:id="23" w:name="_Toc184276436"/>
      <w:bookmarkStart w:id="24" w:name="_Toc190462667"/>
      <w:bookmarkStart w:id="25" w:name="_Toc201694194"/>
      <w:bookmarkStart w:id="26" w:name="_Toc201699071"/>
      <w:bookmarkStart w:id="27" w:name="_Toc201703746"/>
      <w:bookmarkStart w:id="28" w:name="_Toc208906254"/>
      <w:r w:rsidRPr="00F030F7">
        <w:rPr>
          <w:b/>
          <w:bCs/>
        </w:rPr>
        <w:t>Latar Belakang Penelitian</w:t>
      </w:r>
      <w:bookmarkEnd w:id="18"/>
      <w:bookmarkEnd w:id="19"/>
      <w:bookmarkEnd w:id="20"/>
      <w:bookmarkEnd w:id="21"/>
      <w:bookmarkEnd w:id="22"/>
      <w:bookmarkEnd w:id="23"/>
      <w:bookmarkEnd w:id="24"/>
      <w:bookmarkEnd w:id="25"/>
      <w:bookmarkEnd w:id="26"/>
      <w:bookmarkEnd w:id="27"/>
      <w:bookmarkEnd w:id="28"/>
    </w:p>
    <w:p w14:paraId="59C55343" w14:textId="53EFA931" w:rsidR="00860A84" w:rsidRDefault="00E5547F" w:rsidP="003712B4">
      <w:pPr>
        <w:pStyle w:val="BodyText"/>
        <w:spacing w:line="480" w:lineRule="auto"/>
        <w:ind w:left="360" w:firstLine="360"/>
        <w:jc w:val="both"/>
        <w:rPr>
          <w:bCs/>
          <w:lang w:val="en-ID"/>
        </w:rPr>
      </w:pPr>
      <w:r>
        <w:rPr>
          <w:bCs/>
        </w:rPr>
        <w:t xml:space="preserve">Usaha dalam </w:t>
      </w:r>
      <w:r>
        <w:rPr>
          <w:bCs/>
          <w:lang w:val="en-ID"/>
        </w:rPr>
        <w:t>s</w:t>
      </w:r>
      <w:r w:rsidR="003712B4" w:rsidRPr="003712B4">
        <w:rPr>
          <w:bCs/>
          <w:lang w:val="en-ID"/>
        </w:rPr>
        <w:t xml:space="preserve">ektor kuliner merupakan salah satu bidang usaha yang terus menunjukkan perkembangan pesat di Indonesia dan menjadi salah satu penopang utama pertumbuhan UMKM. Usaha di bidang kuliner tidak hanya hadir untuk memenuhi kebutuhan pokok masyarakat, tetapi juga berkembang menjadi bagian dari gaya hidup, terutama di Kota Bandung yang memiliki tingkat konsumsi tinggi serta dikenal sebagai salah satu pusat kuliner. </w:t>
      </w:r>
    </w:p>
    <w:p w14:paraId="72FA3277" w14:textId="77777777" w:rsidR="00E84A8F" w:rsidRDefault="00B448FB" w:rsidP="00BE3308">
      <w:pPr>
        <w:pStyle w:val="BodyText"/>
        <w:keepNext/>
        <w:spacing w:line="480" w:lineRule="auto"/>
        <w:ind w:left="360" w:firstLine="360"/>
        <w:jc w:val="center"/>
      </w:pPr>
      <w:r>
        <w:rPr>
          <w:bCs/>
          <w:noProof/>
          <w:lang w:val="en-ID"/>
        </w:rPr>
        <w:drawing>
          <wp:inline distT="0" distB="0" distL="0" distR="0" wp14:anchorId="5D05431A" wp14:editId="0AE8D121">
            <wp:extent cx="4033778" cy="2234241"/>
            <wp:effectExtent l="0" t="0" r="5080" b="0"/>
            <wp:docPr id="108355898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558982" name="Picture 108355898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13858" cy="2278596"/>
                    </a:xfrm>
                    <a:prstGeom prst="rect">
                      <a:avLst/>
                    </a:prstGeom>
                  </pic:spPr>
                </pic:pic>
              </a:graphicData>
            </a:graphic>
          </wp:inline>
        </w:drawing>
      </w:r>
    </w:p>
    <w:p w14:paraId="1E6707B6" w14:textId="72D2869E" w:rsidR="00B448FB" w:rsidRPr="00E5547F" w:rsidRDefault="005B1CC4" w:rsidP="00E84A8F">
      <w:pPr>
        <w:pStyle w:val="Caption"/>
        <w:jc w:val="center"/>
        <w:rPr>
          <w:rFonts w:ascii="Times New Roman" w:hAnsi="Times New Roman" w:cs="Times New Roman"/>
          <w:i w:val="0"/>
          <w:iCs w:val="0"/>
          <w:color w:val="auto"/>
          <w:sz w:val="20"/>
          <w:szCs w:val="20"/>
        </w:rPr>
      </w:pPr>
      <w:r w:rsidRPr="00E5547F">
        <w:rPr>
          <w:rFonts w:ascii="Times New Roman" w:hAnsi="Times New Roman" w:cs="Times New Roman"/>
          <w:i w:val="0"/>
          <w:iCs w:val="0"/>
          <w:color w:val="auto"/>
          <w:sz w:val="20"/>
          <w:szCs w:val="20"/>
        </w:rPr>
        <w:t>Tabel 1.1</w:t>
      </w:r>
      <w:r w:rsidR="00521369" w:rsidRPr="00E5547F">
        <w:rPr>
          <w:rFonts w:ascii="Times New Roman" w:hAnsi="Times New Roman" w:cs="Times New Roman"/>
          <w:i w:val="0"/>
          <w:iCs w:val="0"/>
          <w:color w:val="auto"/>
          <w:sz w:val="20"/>
          <w:szCs w:val="20"/>
        </w:rPr>
        <w:t xml:space="preserve"> jumlah dan</w:t>
      </w:r>
      <w:r w:rsidRPr="00E5547F">
        <w:rPr>
          <w:rFonts w:ascii="Times New Roman" w:hAnsi="Times New Roman" w:cs="Times New Roman"/>
          <w:i w:val="0"/>
          <w:iCs w:val="0"/>
          <w:color w:val="auto"/>
          <w:sz w:val="20"/>
          <w:szCs w:val="20"/>
        </w:rPr>
        <w:t xml:space="preserve"> Jenis UMKM Kota Bandung</w:t>
      </w:r>
    </w:p>
    <w:p w14:paraId="1B5A129B" w14:textId="3EEE3A18" w:rsidR="00521369" w:rsidRPr="00472BB3" w:rsidRDefault="00521369" w:rsidP="00472BB3">
      <w:pPr>
        <w:pStyle w:val="BodyText"/>
        <w:spacing w:line="480" w:lineRule="auto"/>
        <w:jc w:val="center"/>
        <w:rPr>
          <w:bCs/>
          <w:sz w:val="20"/>
          <w:szCs w:val="20"/>
          <w:lang w:val="en-ID"/>
        </w:rPr>
      </w:pPr>
      <w:r w:rsidRPr="00521369">
        <w:rPr>
          <w:bCs/>
          <w:sz w:val="20"/>
          <w:szCs w:val="20"/>
          <w:lang w:val="en-ID"/>
        </w:rPr>
        <w:t xml:space="preserve">Sumber : </w:t>
      </w:r>
      <w:r w:rsidRPr="00E5547F">
        <w:rPr>
          <w:bCs/>
          <w:i/>
          <w:iCs/>
          <w:sz w:val="20"/>
          <w:szCs w:val="20"/>
          <w:lang w:val="en-ID"/>
        </w:rPr>
        <w:t>Open Data</w:t>
      </w:r>
      <w:r w:rsidRPr="00521369">
        <w:rPr>
          <w:bCs/>
          <w:sz w:val="20"/>
          <w:szCs w:val="20"/>
          <w:lang w:val="en-ID"/>
        </w:rPr>
        <w:t xml:space="preserve"> Jabar</w:t>
      </w:r>
      <w:r w:rsidR="00472BB3">
        <w:rPr>
          <w:bCs/>
          <w:sz w:val="20"/>
          <w:szCs w:val="20"/>
          <w:lang w:val="en-ID"/>
        </w:rPr>
        <w:t xml:space="preserve"> 2022-2024</w:t>
      </w:r>
    </w:p>
    <w:p w14:paraId="2DAD7B2E" w14:textId="2903A93B" w:rsidR="006A32F1" w:rsidRDefault="003712B4" w:rsidP="00CC4D13">
      <w:pPr>
        <w:pStyle w:val="BodyText"/>
        <w:spacing w:line="480" w:lineRule="auto"/>
        <w:ind w:left="360" w:firstLine="360"/>
        <w:jc w:val="both"/>
        <w:rPr>
          <w:bCs/>
          <w:lang w:val="en-ID"/>
        </w:rPr>
      </w:pPr>
      <w:r w:rsidRPr="003712B4">
        <w:rPr>
          <w:bCs/>
          <w:lang w:val="en-ID"/>
        </w:rPr>
        <w:t xml:space="preserve">Berdasarkan data dari </w:t>
      </w:r>
      <w:r w:rsidRPr="00E5547F">
        <w:rPr>
          <w:bCs/>
          <w:i/>
          <w:iCs/>
          <w:lang w:val="en-ID"/>
        </w:rPr>
        <w:t>Open Data</w:t>
      </w:r>
      <w:r w:rsidRPr="00E5547F">
        <w:rPr>
          <w:bCs/>
          <w:lang w:val="en-ID"/>
        </w:rPr>
        <w:t xml:space="preserve"> Jabar</w:t>
      </w:r>
      <w:r w:rsidRPr="003712B4">
        <w:rPr>
          <w:bCs/>
          <w:lang w:val="en-ID"/>
        </w:rPr>
        <w:t xml:space="preserve"> pada Tabel 1.1, kategori kuliner secara konsisten menempati posisi tertinggi dibandingkan dengan kategori usaha lainnya seperti fashion, jasa, maupun perdagangan dalam periode 2022 hingga 2024. Dominasi sektor kuliner tersebut menunjukkan bahwa peluang pasar yang tersedia bagi UMKM masih sangat luas dan menjanjikan. Namun, kondisi ini juga diiringi dengan semakin banyaknya pelaku usaha yang bergerak di bidang serupa, sehingga tingkat persaingan menjadi semakin ketat.</w:t>
      </w:r>
    </w:p>
    <w:p w14:paraId="08CCDF5F" w14:textId="570D4BF6" w:rsidR="00CC4D13" w:rsidRDefault="003712B4" w:rsidP="00CC4D13">
      <w:pPr>
        <w:pStyle w:val="BodyText"/>
        <w:spacing w:line="480" w:lineRule="auto"/>
        <w:ind w:left="360" w:firstLine="360"/>
        <w:jc w:val="both"/>
        <w:rPr>
          <w:bCs/>
          <w:lang w:val="en-ID"/>
        </w:rPr>
      </w:pPr>
      <w:r w:rsidRPr="003712B4">
        <w:rPr>
          <w:bCs/>
          <w:lang w:val="en-ID"/>
        </w:rPr>
        <w:lastRenderedPageBreak/>
        <w:t>Hal ini menuntut UMKM kuliner untuk tidak hanya mengandalkan kualitas produk, tetapi juga memiliki strategi pemasaran yang tepat agar mampu bertahan, menarik konsumen baru, dan menjaga loyalitas pelanggan. Dengan demikian, sektor kuliner dapat dikatakan sebagai bidang usaha yang penuh peluang, namun sekaligus menghadirkan tantangan besar bagi UMKM dalam menghadapi persaingan yang semakin kompetitif.</w:t>
      </w:r>
      <w:r w:rsidR="00CC4D13">
        <w:rPr>
          <w:bCs/>
          <w:lang w:val="en-ID"/>
        </w:rPr>
        <w:t xml:space="preserve"> </w:t>
      </w:r>
      <w:r w:rsidRPr="003712B4">
        <w:rPr>
          <w:bCs/>
          <w:lang w:val="en-ID"/>
        </w:rPr>
        <w:t xml:space="preserve">Inilo </w:t>
      </w:r>
      <w:r w:rsidRPr="00E5547F">
        <w:rPr>
          <w:bCs/>
          <w:i/>
          <w:iCs/>
          <w:lang w:val="en-ID"/>
        </w:rPr>
        <w:t>Coffe</w:t>
      </w:r>
      <w:r w:rsidR="00E5547F">
        <w:rPr>
          <w:bCs/>
          <w:lang w:val="en-ID"/>
        </w:rPr>
        <w:t xml:space="preserve">e </w:t>
      </w:r>
      <w:r w:rsidRPr="003712B4">
        <w:rPr>
          <w:bCs/>
          <w:lang w:val="en-ID"/>
        </w:rPr>
        <w:t xml:space="preserve">sebagai salah satu UMKM di Kota Bandung turut menghadapi kondisi persaingan tersebut. </w:t>
      </w:r>
    </w:p>
    <w:p w14:paraId="460AA15E" w14:textId="77777777" w:rsidR="00AD7910" w:rsidRDefault="00BE3308" w:rsidP="00AD7910">
      <w:pPr>
        <w:pStyle w:val="BodyText"/>
        <w:keepNext/>
        <w:spacing w:line="480" w:lineRule="auto"/>
        <w:ind w:left="360" w:firstLine="360"/>
        <w:jc w:val="center"/>
      </w:pPr>
      <w:r>
        <w:rPr>
          <w:bCs/>
          <w:noProof/>
          <w:lang w:val="en-ID"/>
        </w:rPr>
        <w:drawing>
          <wp:inline distT="0" distB="0" distL="0" distR="0" wp14:anchorId="1A8716C2" wp14:editId="420FA724">
            <wp:extent cx="3391138" cy="2037145"/>
            <wp:effectExtent l="0" t="0" r="0" b="1270"/>
            <wp:docPr id="177555058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50583" name="Picture 177555058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08451" cy="2047545"/>
                    </a:xfrm>
                    <a:prstGeom prst="rect">
                      <a:avLst/>
                    </a:prstGeom>
                  </pic:spPr>
                </pic:pic>
              </a:graphicData>
            </a:graphic>
          </wp:inline>
        </w:drawing>
      </w:r>
    </w:p>
    <w:p w14:paraId="02AD10EA" w14:textId="43F9B55A" w:rsidR="00BE3308" w:rsidRDefault="003A6E87" w:rsidP="00AD7910">
      <w:pPr>
        <w:pStyle w:val="Caption"/>
        <w:jc w:val="center"/>
        <w:rPr>
          <w:rFonts w:ascii="Times New Roman" w:hAnsi="Times New Roman" w:cs="Times New Roman"/>
          <w:i w:val="0"/>
          <w:iCs w:val="0"/>
          <w:sz w:val="20"/>
          <w:szCs w:val="20"/>
        </w:rPr>
      </w:pPr>
      <w:r>
        <w:rPr>
          <w:rFonts w:ascii="Times New Roman" w:hAnsi="Times New Roman" w:cs="Times New Roman"/>
          <w:i w:val="0"/>
          <w:iCs w:val="0"/>
          <w:sz w:val="20"/>
          <w:szCs w:val="20"/>
        </w:rPr>
        <w:t>Tabel 1.2 Penjualan Inilo Coffee</w:t>
      </w:r>
      <w:r w:rsidR="00180C5E">
        <w:rPr>
          <w:rFonts w:ascii="Times New Roman" w:hAnsi="Times New Roman" w:cs="Times New Roman"/>
          <w:i w:val="0"/>
          <w:iCs w:val="0"/>
          <w:sz w:val="20"/>
          <w:szCs w:val="20"/>
        </w:rPr>
        <w:t xml:space="preserve"> tahun 2023</w:t>
      </w:r>
    </w:p>
    <w:p w14:paraId="129ABB02" w14:textId="22C0D9F1" w:rsidR="003A6E87" w:rsidRPr="003A6E87" w:rsidRDefault="003A6E87" w:rsidP="003A6E87">
      <w:pPr>
        <w:jc w:val="center"/>
        <w:rPr>
          <w:rFonts w:ascii="Times New Roman" w:hAnsi="Times New Roman" w:cs="Times New Roman"/>
          <w:sz w:val="20"/>
          <w:szCs w:val="20"/>
        </w:rPr>
      </w:pPr>
      <w:r>
        <w:rPr>
          <w:rFonts w:ascii="Times New Roman" w:hAnsi="Times New Roman" w:cs="Times New Roman"/>
          <w:sz w:val="20"/>
          <w:szCs w:val="20"/>
        </w:rPr>
        <w:t>Sumber : Oleh Peneliti 2024</w:t>
      </w:r>
    </w:p>
    <w:p w14:paraId="52D8DE3B" w14:textId="6D1B9642" w:rsidR="003712B4" w:rsidRPr="003712B4" w:rsidRDefault="003712B4" w:rsidP="003712B4">
      <w:pPr>
        <w:pStyle w:val="BodyText"/>
        <w:spacing w:line="480" w:lineRule="auto"/>
        <w:ind w:left="360" w:firstLine="360"/>
        <w:jc w:val="both"/>
        <w:rPr>
          <w:bCs/>
          <w:lang w:val="en-ID"/>
        </w:rPr>
      </w:pPr>
      <w:r w:rsidRPr="003712B4">
        <w:rPr>
          <w:bCs/>
          <w:lang w:val="en-ID"/>
        </w:rPr>
        <w:t xml:space="preserve">Berdasarkan </w:t>
      </w:r>
      <w:r w:rsidR="00180C5E">
        <w:rPr>
          <w:bCs/>
          <w:lang w:val="en-ID"/>
        </w:rPr>
        <w:t>tabel 1.2</w:t>
      </w:r>
      <w:r w:rsidRPr="003712B4">
        <w:rPr>
          <w:bCs/>
          <w:lang w:val="en-ID"/>
        </w:rPr>
        <w:t>, penjualan Inilo</w:t>
      </w:r>
      <w:r w:rsidRPr="00E5547F">
        <w:rPr>
          <w:bCs/>
          <w:i/>
          <w:iCs/>
          <w:lang w:val="en-ID"/>
        </w:rPr>
        <w:t xml:space="preserve"> Coffe</w:t>
      </w:r>
      <w:r w:rsidR="00E5547F" w:rsidRPr="00E5547F">
        <w:rPr>
          <w:bCs/>
          <w:i/>
          <w:iCs/>
          <w:lang w:val="en-ID"/>
        </w:rPr>
        <w:t>e</w:t>
      </w:r>
      <w:r w:rsidRPr="003712B4">
        <w:rPr>
          <w:bCs/>
          <w:lang w:val="en-ID"/>
        </w:rPr>
        <w:t xml:space="preserve"> menunjukkan pola yang fluktuatif. Penjualan mengalami peningkatan pada bulan Februari, Juli, dan September dengan capaian lebih dari 900 unit, tetapi melemah pada bulan Mei hingga berada di bawah 650 unit. Fluktuasi penjualan ini menggambarkan bahwa potensi usaha kuliner yang besar belum sepenuhnya diikuti dengan strategi pemasaran yang stabil dan konsisten.</w:t>
      </w:r>
    </w:p>
    <w:p w14:paraId="64D25A91" w14:textId="44D3A96B" w:rsidR="003712B4" w:rsidRPr="003712B4" w:rsidRDefault="003712B4" w:rsidP="003712B4">
      <w:pPr>
        <w:pStyle w:val="BodyText"/>
        <w:spacing w:line="480" w:lineRule="auto"/>
        <w:ind w:left="360" w:firstLine="360"/>
        <w:jc w:val="both"/>
        <w:rPr>
          <w:bCs/>
          <w:lang w:val="en-ID"/>
        </w:rPr>
      </w:pPr>
      <w:r w:rsidRPr="003712B4">
        <w:rPr>
          <w:bCs/>
          <w:lang w:val="en-ID"/>
        </w:rPr>
        <w:t xml:space="preserve">Salah satu strategi yang dapat dimanfaatkan untuk menjawab tantangan tersebut adalah pemasaran media sosial. Media sosial memungkinkan pelaku usaha menjangkau konsumen secara lebih luas, membangun citra merek, serta menciptakan interaksi dua arah dengan pelanggan. </w:t>
      </w:r>
      <w:r w:rsidR="00063327">
        <w:rPr>
          <w:bCs/>
          <w:lang w:val="en-ID"/>
        </w:rPr>
        <w:fldChar w:fldCharType="begin" w:fldLock="1"/>
      </w:r>
      <w:r w:rsidR="00C30BD0">
        <w:rPr>
          <w:bCs/>
          <w:lang w:val="en-ID"/>
        </w:rPr>
        <w:instrText>ADDIN CSL_CITATION {"citationItems":[{"id":"ITEM-1","itemData":{"author":[{"dropping-particle":"","family":"Angraini","given":"Nadia","non-dropping-particle":"","parse-names":false,"suffix":""},{"dropping-particle":"","family":"Author","given":"Coresponding","non-dropping-particle":"","parse-names":false,"suffix":""}],"id":"ITEM-1","issue":"4","issued":{"date-parts":[["2023"]]},"page":"169-175","title":"Social Media Marketing Influencer: Literature Review on Promotional Strategies Using the Influence of Social Media Celebrities","type":"article-journal","volume":"1"},"uris":["http://www.mendeley.com/documents/?uuid=095cd17d-8792-419c-bd7d-4981ebf658f8"]}],"mendeley":{"formattedCitation":"(Angraini &amp; Author, 2023)","manualFormatting":"(Angraini,2023)","plainTextFormattedCitation":"(Angraini &amp; Author, 2023)","previouslyFormattedCitation":"(Angraini &amp; Author, 2023)"},"properties":{"noteIndex":0},"schema":"https://github.com/citation-style-language/schema/raw/master/csl-citation.json"}</w:instrText>
      </w:r>
      <w:r w:rsidR="00063327">
        <w:rPr>
          <w:bCs/>
          <w:lang w:val="en-ID"/>
        </w:rPr>
        <w:fldChar w:fldCharType="separate"/>
      </w:r>
      <w:r w:rsidR="00063327" w:rsidRPr="00063327">
        <w:rPr>
          <w:bCs/>
          <w:noProof/>
          <w:lang w:val="en-ID"/>
        </w:rPr>
        <w:t>(Angraini,2023)</w:t>
      </w:r>
      <w:r w:rsidR="00063327">
        <w:rPr>
          <w:bCs/>
          <w:lang w:val="en-ID"/>
        </w:rPr>
        <w:fldChar w:fldCharType="end"/>
      </w:r>
      <w:r w:rsidR="00063327">
        <w:rPr>
          <w:bCs/>
          <w:lang w:val="en-ID"/>
        </w:rPr>
        <w:t xml:space="preserve"> </w:t>
      </w:r>
      <w:r w:rsidRPr="003712B4">
        <w:rPr>
          <w:bCs/>
          <w:lang w:val="en-ID"/>
        </w:rPr>
        <w:lastRenderedPageBreak/>
        <w:t xml:space="preserve">menyatakan bahwa media sosial telah diakui sebagai salah satu alat pemasaran yang kuat dan strategis karena mampu memperkuat hubungan antara merek dan konsumen melalui komunikasi yang lebih intens. Dengan demikian, penerapan strategi pemasaran media sosial yang tepat dapat membantu UMKM seperti Inilo </w:t>
      </w:r>
      <w:r w:rsidRPr="00063327">
        <w:rPr>
          <w:bCs/>
          <w:i/>
          <w:iCs/>
          <w:lang w:val="en-ID"/>
        </w:rPr>
        <w:t>Coffee</w:t>
      </w:r>
      <w:r w:rsidRPr="003712B4">
        <w:rPr>
          <w:bCs/>
          <w:lang w:val="en-ID"/>
        </w:rPr>
        <w:t xml:space="preserve"> dalam meningkatkan visibilitas produk sekaligus mendorong peningkatan penjualan.</w:t>
      </w:r>
    </w:p>
    <w:p w14:paraId="7E85ADD3" w14:textId="689AF2D8" w:rsidR="00C24FD7" w:rsidRPr="003712B4" w:rsidRDefault="003712B4" w:rsidP="003712B4">
      <w:pPr>
        <w:pStyle w:val="BodyText"/>
        <w:spacing w:line="480" w:lineRule="auto"/>
        <w:ind w:left="360" w:firstLine="360"/>
        <w:jc w:val="both"/>
        <w:rPr>
          <w:bCs/>
          <w:lang w:val="en-ID"/>
        </w:rPr>
      </w:pPr>
      <w:r w:rsidRPr="003712B4">
        <w:rPr>
          <w:bCs/>
          <w:lang w:val="en-ID"/>
        </w:rPr>
        <w:t xml:space="preserve">Berdasarkan data penjualan yang mengalami fluktuasi tersebut, peneliti tertarik untuk melakukan penelitian lebih lanjut mengenai pemasaran media sosial yang terjadi dengan judul </w:t>
      </w:r>
      <w:r w:rsidR="00C07A31" w:rsidRPr="003712B4">
        <w:rPr>
          <w:bCs/>
          <w:lang w:val="en-ID"/>
        </w:rPr>
        <w:t>“</w:t>
      </w:r>
      <w:r w:rsidR="00C07A31">
        <w:rPr>
          <w:bCs/>
          <w:lang w:val="en-ID"/>
        </w:rPr>
        <w:t xml:space="preserve"> </w:t>
      </w:r>
      <w:r w:rsidR="00C07A31" w:rsidRPr="003712B4">
        <w:rPr>
          <w:bCs/>
          <w:lang w:val="en-ID"/>
        </w:rPr>
        <w:t xml:space="preserve">STRATEGI PEMASARAN MEDIA SOSIAL UNTUK MENINGKATKAN PENJUALAN INILO </w:t>
      </w:r>
      <w:r w:rsidR="00C07A31" w:rsidRPr="00063327">
        <w:rPr>
          <w:bCs/>
          <w:i/>
          <w:iCs/>
          <w:lang w:val="en-ID"/>
        </w:rPr>
        <w:t>COFFEE</w:t>
      </w:r>
      <w:r w:rsidR="00C07A31" w:rsidRPr="003712B4">
        <w:rPr>
          <w:bCs/>
          <w:lang w:val="en-ID"/>
        </w:rPr>
        <w:t xml:space="preserve"> DI KOTA BANDUNG</w:t>
      </w:r>
      <w:r w:rsidR="00C07A31">
        <w:rPr>
          <w:bCs/>
          <w:lang w:val="en-ID"/>
        </w:rPr>
        <w:t xml:space="preserve"> </w:t>
      </w:r>
      <w:r w:rsidR="00C07A31" w:rsidRPr="003712B4">
        <w:rPr>
          <w:bCs/>
          <w:lang w:val="en-ID"/>
        </w:rPr>
        <w:t>”</w:t>
      </w:r>
    </w:p>
    <w:p w14:paraId="1AD0CA66" w14:textId="130517D6" w:rsidR="00C24FD7" w:rsidRPr="00F030F7" w:rsidRDefault="00854167">
      <w:pPr>
        <w:pStyle w:val="Heading2"/>
        <w:numPr>
          <w:ilvl w:val="1"/>
          <w:numId w:val="8"/>
        </w:numPr>
        <w:rPr>
          <w:b/>
          <w:bCs/>
        </w:rPr>
      </w:pPr>
      <w:bookmarkStart w:id="29" w:name="_Toc184105704"/>
      <w:bookmarkStart w:id="30" w:name="_Toc184106395"/>
      <w:bookmarkStart w:id="31" w:name="_Toc184106812"/>
      <w:bookmarkStart w:id="32" w:name="_Toc184107891"/>
      <w:bookmarkStart w:id="33" w:name="_Toc184109744"/>
      <w:bookmarkStart w:id="34" w:name="_Toc184276437"/>
      <w:bookmarkStart w:id="35" w:name="_Toc190462668"/>
      <w:bookmarkStart w:id="36" w:name="_Toc201694195"/>
      <w:bookmarkStart w:id="37" w:name="_Toc201699072"/>
      <w:bookmarkStart w:id="38" w:name="_Toc201703747"/>
      <w:bookmarkStart w:id="39" w:name="_Toc208906255"/>
      <w:r w:rsidRPr="00F030F7">
        <w:rPr>
          <w:b/>
          <w:bCs/>
        </w:rPr>
        <w:t>Fokus Penelitian</w:t>
      </w:r>
      <w:bookmarkEnd w:id="29"/>
      <w:bookmarkEnd w:id="30"/>
      <w:bookmarkEnd w:id="31"/>
      <w:bookmarkEnd w:id="32"/>
      <w:bookmarkEnd w:id="33"/>
      <w:bookmarkEnd w:id="34"/>
      <w:bookmarkEnd w:id="35"/>
      <w:bookmarkEnd w:id="36"/>
      <w:bookmarkEnd w:id="37"/>
      <w:bookmarkEnd w:id="38"/>
      <w:bookmarkEnd w:id="39"/>
    </w:p>
    <w:p w14:paraId="73DCBD49" w14:textId="2EB6EA40" w:rsidR="008D22AF" w:rsidRPr="008D22AF" w:rsidRDefault="008D22AF" w:rsidP="008D22AF">
      <w:pPr>
        <w:pStyle w:val="BodyText"/>
        <w:spacing w:line="480" w:lineRule="auto"/>
        <w:ind w:left="360" w:firstLine="360"/>
        <w:jc w:val="both"/>
        <w:rPr>
          <w:bCs/>
        </w:rPr>
      </w:pPr>
      <w:r w:rsidRPr="008D22AF">
        <w:rPr>
          <w:bCs/>
        </w:rPr>
        <w:t xml:space="preserve">Fokus penelitian ini adalah menganalisis strategi pemasaran melalui media sosial yang diterapkan oleh Inilo </w:t>
      </w:r>
      <w:r w:rsidRPr="00063327">
        <w:rPr>
          <w:bCs/>
          <w:i/>
          <w:iCs/>
        </w:rPr>
        <w:t xml:space="preserve">Coffee </w:t>
      </w:r>
      <w:r w:rsidRPr="008D22AF">
        <w:rPr>
          <w:bCs/>
        </w:rPr>
        <w:t xml:space="preserve">dalam upaya meningkatkan penjualan di Kota Bandung. Penelitian ini berusaha untuk menggali secara mendalam bagaimana pemanfaatan media sosial digunakan sebagai sarana promosi, bentuk konten yang disajikan, interaksi dengan konsumen, serta dampaknya terhadap peningkatan penjualan. Selain itu, penelitian ini juga difokuskan untuk memahami tantangan yang dihadapi Inilo </w:t>
      </w:r>
      <w:r w:rsidRPr="00063327">
        <w:rPr>
          <w:bCs/>
          <w:i/>
          <w:iCs/>
        </w:rPr>
        <w:t>Coffee</w:t>
      </w:r>
      <w:r w:rsidRPr="008D22AF">
        <w:rPr>
          <w:bCs/>
        </w:rPr>
        <w:t xml:space="preserve"> dalam mengelola pemasaran media sosial serta upaya yang dilakukan untuk mengatasinya.</w:t>
      </w:r>
    </w:p>
    <w:p w14:paraId="4D56450D" w14:textId="765690F4" w:rsidR="00854167" w:rsidRPr="00A24DF1" w:rsidRDefault="008D22AF" w:rsidP="008D22AF">
      <w:pPr>
        <w:pStyle w:val="BodyText"/>
        <w:spacing w:line="480" w:lineRule="auto"/>
        <w:ind w:left="360" w:firstLine="360"/>
        <w:jc w:val="both"/>
        <w:rPr>
          <w:bCs/>
        </w:rPr>
      </w:pPr>
      <w:r w:rsidRPr="008D22AF">
        <w:rPr>
          <w:bCs/>
        </w:rPr>
        <w:t xml:space="preserve">Dengan demikian, penelitian ini tidak hanya membahas efektivitas media sosial sebagai alat pemasaran, tetapi juga menyoroti strategi konkret yang dijalankan oleh Inilo </w:t>
      </w:r>
      <w:r w:rsidRPr="00063327">
        <w:rPr>
          <w:bCs/>
          <w:i/>
          <w:iCs/>
        </w:rPr>
        <w:t>Coffee</w:t>
      </w:r>
      <w:r w:rsidRPr="008D22AF">
        <w:rPr>
          <w:bCs/>
        </w:rPr>
        <w:t xml:space="preserve"> serta implikasinya terhadap keberlangsungan usaha di tengah persaingan ketat sektor kuliner di Kota Bandung.</w:t>
      </w:r>
    </w:p>
    <w:p w14:paraId="31019206" w14:textId="7DC0EF14" w:rsidR="00AE5FB3" w:rsidRPr="00F030F7" w:rsidRDefault="005027F1" w:rsidP="00BC3851">
      <w:pPr>
        <w:pStyle w:val="Heading2"/>
        <w:rPr>
          <w:b/>
          <w:bCs/>
        </w:rPr>
      </w:pPr>
      <w:bookmarkStart w:id="40" w:name="_Toc184105705"/>
      <w:bookmarkStart w:id="41" w:name="_Toc184106396"/>
      <w:bookmarkStart w:id="42" w:name="_Toc184106813"/>
      <w:bookmarkStart w:id="43" w:name="_Toc184107892"/>
      <w:bookmarkStart w:id="44" w:name="_Toc184109745"/>
      <w:bookmarkStart w:id="45" w:name="_Toc184276438"/>
      <w:bookmarkStart w:id="46" w:name="_Toc190462669"/>
      <w:bookmarkStart w:id="47" w:name="_Toc201694196"/>
      <w:bookmarkStart w:id="48" w:name="_Toc201699073"/>
      <w:bookmarkStart w:id="49" w:name="_Toc201703748"/>
      <w:bookmarkStart w:id="50" w:name="_Toc208906256"/>
      <w:r w:rsidRPr="00F030F7">
        <w:rPr>
          <w:b/>
          <w:bCs/>
        </w:rPr>
        <w:lastRenderedPageBreak/>
        <w:t xml:space="preserve">1.3 </w:t>
      </w:r>
      <w:r w:rsidR="0076721A" w:rsidRPr="00F030F7">
        <w:rPr>
          <w:b/>
          <w:bCs/>
        </w:rPr>
        <w:t>Rumusan Masalah</w:t>
      </w:r>
      <w:bookmarkEnd w:id="40"/>
      <w:bookmarkEnd w:id="41"/>
      <w:bookmarkEnd w:id="42"/>
      <w:bookmarkEnd w:id="43"/>
      <w:bookmarkEnd w:id="44"/>
      <w:bookmarkEnd w:id="45"/>
      <w:bookmarkEnd w:id="46"/>
      <w:bookmarkEnd w:id="47"/>
      <w:bookmarkEnd w:id="48"/>
      <w:bookmarkEnd w:id="49"/>
      <w:bookmarkEnd w:id="50"/>
    </w:p>
    <w:p w14:paraId="14894C01" w14:textId="0F2BBE5E" w:rsidR="00C24FD7" w:rsidRDefault="00A52A85" w:rsidP="005B2718">
      <w:pPr>
        <w:pStyle w:val="BodyText"/>
        <w:numPr>
          <w:ilvl w:val="0"/>
          <w:numId w:val="1"/>
        </w:numPr>
        <w:spacing w:line="480" w:lineRule="auto"/>
        <w:jc w:val="both"/>
        <w:rPr>
          <w:bCs/>
        </w:rPr>
      </w:pPr>
      <w:r>
        <w:rPr>
          <w:bCs/>
        </w:rPr>
        <w:t xml:space="preserve">Bagaimana gambaran umum Inilo </w:t>
      </w:r>
      <w:r w:rsidRPr="00063327">
        <w:rPr>
          <w:bCs/>
          <w:i/>
          <w:iCs/>
        </w:rPr>
        <w:t xml:space="preserve">Coffee </w:t>
      </w:r>
      <w:r>
        <w:rPr>
          <w:bCs/>
        </w:rPr>
        <w:t>di Kota Bandung?</w:t>
      </w:r>
    </w:p>
    <w:p w14:paraId="071BA4EA" w14:textId="617AA621" w:rsidR="00A52A85" w:rsidRDefault="00A52A85" w:rsidP="005B2718">
      <w:pPr>
        <w:pStyle w:val="ListParagraph"/>
        <w:numPr>
          <w:ilvl w:val="0"/>
          <w:numId w:val="1"/>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A52A85">
        <w:rPr>
          <w:rFonts w:ascii="Times New Roman" w:eastAsia="Times New Roman" w:hAnsi="Times New Roman" w:cs="Times New Roman"/>
          <w:color w:val="000000"/>
          <w:sz w:val="24"/>
          <w:szCs w:val="24"/>
        </w:rPr>
        <w:t xml:space="preserve">Bagaimana strategi pemasaran online dan penjualan di Inilo </w:t>
      </w:r>
      <w:r w:rsidRPr="00063327">
        <w:rPr>
          <w:rFonts w:ascii="Times New Roman" w:eastAsia="Times New Roman" w:hAnsi="Times New Roman" w:cs="Times New Roman"/>
          <w:i/>
          <w:iCs/>
          <w:color w:val="000000"/>
          <w:sz w:val="24"/>
          <w:szCs w:val="24"/>
        </w:rPr>
        <w:t xml:space="preserve">Coffee </w:t>
      </w:r>
      <w:r w:rsidRPr="00A52A85">
        <w:rPr>
          <w:rFonts w:ascii="Times New Roman" w:eastAsia="Times New Roman" w:hAnsi="Times New Roman" w:cs="Times New Roman"/>
          <w:color w:val="000000"/>
          <w:sz w:val="24"/>
          <w:szCs w:val="24"/>
        </w:rPr>
        <w:t xml:space="preserve">di </w:t>
      </w:r>
      <w:r>
        <w:rPr>
          <w:rFonts w:ascii="Times New Roman" w:eastAsia="Times New Roman" w:hAnsi="Times New Roman" w:cs="Times New Roman"/>
          <w:color w:val="000000"/>
          <w:sz w:val="24"/>
          <w:szCs w:val="24"/>
        </w:rPr>
        <w:t>K</w:t>
      </w:r>
      <w:r w:rsidRPr="00A52A85">
        <w:rPr>
          <w:rFonts w:ascii="Times New Roman" w:eastAsia="Times New Roman" w:hAnsi="Times New Roman" w:cs="Times New Roman"/>
          <w:color w:val="000000"/>
          <w:sz w:val="24"/>
          <w:szCs w:val="24"/>
        </w:rPr>
        <w:t>ota Bandung?</w:t>
      </w:r>
    </w:p>
    <w:p w14:paraId="4EB8C379" w14:textId="0F5507AD" w:rsidR="00A52A85" w:rsidRDefault="005B32EC" w:rsidP="005B2718">
      <w:pPr>
        <w:pStyle w:val="ListParagraph"/>
        <w:numPr>
          <w:ilvl w:val="0"/>
          <w:numId w:val="1"/>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mbatan dan </w:t>
      </w:r>
      <w:r w:rsidR="004E3BB6">
        <w:rPr>
          <w:rFonts w:ascii="Times New Roman" w:eastAsia="Times New Roman" w:hAnsi="Times New Roman" w:cs="Times New Roman"/>
          <w:color w:val="000000"/>
          <w:sz w:val="24"/>
          <w:szCs w:val="24"/>
        </w:rPr>
        <w:t>u</w:t>
      </w:r>
      <w:r>
        <w:rPr>
          <w:rFonts w:ascii="Times New Roman" w:eastAsia="Times New Roman" w:hAnsi="Times New Roman" w:cs="Times New Roman"/>
          <w:color w:val="000000"/>
          <w:sz w:val="24"/>
          <w:szCs w:val="24"/>
        </w:rPr>
        <w:t>paya</w:t>
      </w:r>
      <w:r w:rsidR="004E3BB6">
        <w:rPr>
          <w:rFonts w:ascii="Times New Roman" w:eastAsia="Times New Roman" w:hAnsi="Times New Roman" w:cs="Times New Roman"/>
          <w:color w:val="000000"/>
          <w:sz w:val="24"/>
          <w:szCs w:val="24"/>
        </w:rPr>
        <w:t xml:space="preserve"> yang dilakukan</w:t>
      </w:r>
      <w:r w:rsidR="00A52A85">
        <w:rPr>
          <w:rFonts w:ascii="Times New Roman" w:eastAsia="Times New Roman" w:hAnsi="Times New Roman" w:cs="Times New Roman"/>
          <w:color w:val="000000"/>
          <w:sz w:val="24"/>
          <w:szCs w:val="24"/>
        </w:rPr>
        <w:t xml:space="preserve"> untuk meningkatkan penjualan pada Inilo </w:t>
      </w:r>
      <w:r w:rsidR="00A52A85" w:rsidRPr="00063327">
        <w:rPr>
          <w:rFonts w:ascii="Times New Roman" w:eastAsia="Times New Roman" w:hAnsi="Times New Roman" w:cs="Times New Roman"/>
          <w:i/>
          <w:iCs/>
          <w:color w:val="000000"/>
          <w:sz w:val="24"/>
          <w:szCs w:val="24"/>
        </w:rPr>
        <w:t>Coffee</w:t>
      </w:r>
      <w:r w:rsidR="00A52A85">
        <w:rPr>
          <w:rFonts w:ascii="Times New Roman" w:eastAsia="Times New Roman" w:hAnsi="Times New Roman" w:cs="Times New Roman"/>
          <w:color w:val="000000"/>
          <w:sz w:val="24"/>
          <w:szCs w:val="24"/>
        </w:rPr>
        <w:t xml:space="preserve"> di Kota Bandung?</w:t>
      </w:r>
    </w:p>
    <w:p w14:paraId="7C8E28D3" w14:textId="63FE885E" w:rsidR="00A52A85" w:rsidRPr="00F030F7" w:rsidRDefault="005027F1" w:rsidP="00BC3851">
      <w:pPr>
        <w:pStyle w:val="Heading2"/>
        <w:rPr>
          <w:b/>
          <w:bCs/>
        </w:rPr>
      </w:pPr>
      <w:bookmarkStart w:id="51" w:name="_Toc184105706"/>
      <w:bookmarkStart w:id="52" w:name="_Toc184106397"/>
      <w:bookmarkStart w:id="53" w:name="_Toc184106814"/>
      <w:bookmarkStart w:id="54" w:name="_Toc184107893"/>
      <w:bookmarkStart w:id="55" w:name="_Toc184109746"/>
      <w:bookmarkStart w:id="56" w:name="_Toc184276439"/>
      <w:bookmarkStart w:id="57" w:name="_Toc190462670"/>
      <w:bookmarkStart w:id="58" w:name="_Toc201694197"/>
      <w:bookmarkStart w:id="59" w:name="_Toc201699074"/>
      <w:bookmarkStart w:id="60" w:name="_Toc201703749"/>
      <w:bookmarkStart w:id="61" w:name="_Toc208906257"/>
      <w:r w:rsidRPr="00F030F7">
        <w:rPr>
          <w:b/>
          <w:bCs/>
        </w:rPr>
        <w:t xml:space="preserve">1.4 </w:t>
      </w:r>
      <w:r w:rsidR="00F43468" w:rsidRPr="00F030F7">
        <w:rPr>
          <w:b/>
          <w:bCs/>
        </w:rPr>
        <w:t>Tujuan Penelitian</w:t>
      </w:r>
      <w:bookmarkEnd w:id="51"/>
      <w:bookmarkEnd w:id="52"/>
      <w:bookmarkEnd w:id="53"/>
      <w:bookmarkEnd w:id="54"/>
      <w:bookmarkEnd w:id="55"/>
      <w:bookmarkEnd w:id="56"/>
      <w:bookmarkEnd w:id="57"/>
      <w:bookmarkEnd w:id="58"/>
      <w:bookmarkEnd w:id="59"/>
      <w:bookmarkEnd w:id="60"/>
      <w:bookmarkEnd w:id="61"/>
    </w:p>
    <w:p w14:paraId="4F9E3C27" w14:textId="460D4429" w:rsidR="00F43468" w:rsidRDefault="00F43468" w:rsidP="005B2718">
      <w:pPr>
        <w:pStyle w:val="ListParagraph"/>
        <w:numPr>
          <w:ilvl w:val="0"/>
          <w:numId w:val="2"/>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tuk mengetahui Gambaran umum pada Inilo </w:t>
      </w:r>
      <w:r w:rsidRPr="00063327">
        <w:rPr>
          <w:rFonts w:ascii="Times New Roman" w:eastAsia="Times New Roman" w:hAnsi="Times New Roman" w:cs="Times New Roman"/>
          <w:i/>
          <w:iCs/>
          <w:color w:val="000000"/>
          <w:sz w:val="24"/>
          <w:szCs w:val="24"/>
        </w:rPr>
        <w:t xml:space="preserve">Coffee </w:t>
      </w:r>
      <w:r>
        <w:rPr>
          <w:rFonts w:ascii="Times New Roman" w:eastAsia="Times New Roman" w:hAnsi="Times New Roman" w:cs="Times New Roman"/>
          <w:color w:val="000000"/>
          <w:sz w:val="24"/>
          <w:szCs w:val="24"/>
        </w:rPr>
        <w:t>di Kota Bandung</w:t>
      </w:r>
    </w:p>
    <w:p w14:paraId="4C4A51FC" w14:textId="4F6FF3D1" w:rsidR="00F43468" w:rsidRDefault="00F43468" w:rsidP="005B2718">
      <w:pPr>
        <w:pStyle w:val="ListParagraph"/>
        <w:numPr>
          <w:ilvl w:val="0"/>
          <w:numId w:val="2"/>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tuk mengetahui strategi pemasaran online dan penjualan di Inilo </w:t>
      </w:r>
      <w:r w:rsidRPr="00063327">
        <w:rPr>
          <w:rFonts w:ascii="Times New Roman" w:eastAsia="Times New Roman" w:hAnsi="Times New Roman" w:cs="Times New Roman"/>
          <w:i/>
          <w:iCs/>
          <w:color w:val="000000"/>
          <w:sz w:val="24"/>
          <w:szCs w:val="24"/>
        </w:rPr>
        <w:t>Coffee</w:t>
      </w:r>
      <w:r>
        <w:rPr>
          <w:rFonts w:ascii="Times New Roman" w:eastAsia="Times New Roman" w:hAnsi="Times New Roman" w:cs="Times New Roman"/>
          <w:color w:val="000000"/>
          <w:sz w:val="24"/>
          <w:szCs w:val="24"/>
        </w:rPr>
        <w:t xml:space="preserve"> di Kota Bandung</w:t>
      </w:r>
    </w:p>
    <w:p w14:paraId="5D0F61EA" w14:textId="5FC990C6" w:rsidR="00F43468" w:rsidRDefault="00F43468" w:rsidP="005B2718">
      <w:pPr>
        <w:pStyle w:val="ListParagraph"/>
        <w:numPr>
          <w:ilvl w:val="0"/>
          <w:numId w:val="2"/>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tuk mengetahui </w:t>
      </w:r>
      <w:r w:rsidR="00BB17D5">
        <w:rPr>
          <w:rFonts w:ascii="Times New Roman" w:eastAsia="Times New Roman" w:hAnsi="Times New Roman" w:cs="Times New Roman"/>
          <w:color w:val="000000"/>
          <w:sz w:val="24"/>
          <w:szCs w:val="24"/>
        </w:rPr>
        <w:t xml:space="preserve">hambatan dan upaya yang dilakukan </w:t>
      </w:r>
      <w:r>
        <w:rPr>
          <w:rFonts w:ascii="Times New Roman" w:eastAsia="Times New Roman" w:hAnsi="Times New Roman" w:cs="Times New Roman"/>
          <w:color w:val="000000"/>
          <w:sz w:val="24"/>
          <w:szCs w:val="24"/>
        </w:rPr>
        <w:t xml:space="preserve">untuk meningkatkan penjualan pada Inilo </w:t>
      </w:r>
      <w:r w:rsidRPr="00063327">
        <w:rPr>
          <w:rFonts w:ascii="Times New Roman" w:eastAsia="Times New Roman" w:hAnsi="Times New Roman" w:cs="Times New Roman"/>
          <w:i/>
          <w:iCs/>
          <w:color w:val="000000"/>
          <w:sz w:val="24"/>
          <w:szCs w:val="24"/>
        </w:rPr>
        <w:t>Coffee</w:t>
      </w:r>
      <w:r>
        <w:rPr>
          <w:rFonts w:ascii="Times New Roman" w:eastAsia="Times New Roman" w:hAnsi="Times New Roman" w:cs="Times New Roman"/>
          <w:color w:val="000000"/>
          <w:sz w:val="24"/>
          <w:szCs w:val="24"/>
        </w:rPr>
        <w:t xml:space="preserve"> di Kota Bandung</w:t>
      </w:r>
    </w:p>
    <w:p w14:paraId="2898B042" w14:textId="337BDA99" w:rsidR="00F43468" w:rsidRPr="00232495" w:rsidRDefault="00926AB1" w:rsidP="00BC3851">
      <w:pPr>
        <w:pStyle w:val="Heading2"/>
      </w:pPr>
      <w:bookmarkStart w:id="62" w:name="_Toc184105707"/>
      <w:bookmarkStart w:id="63" w:name="_Toc184106398"/>
      <w:bookmarkStart w:id="64" w:name="_Toc184106815"/>
      <w:bookmarkStart w:id="65" w:name="_Toc184107894"/>
      <w:bookmarkStart w:id="66" w:name="_Toc184109747"/>
      <w:bookmarkStart w:id="67" w:name="_Toc184276440"/>
      <w:bookmarkStart w:id="68" w:name="_Toc190462671"/>
      <w:bookmarkStart w:id="69" w:name="_Toc201694198"/>
      <w:bookmarkStart w:id="70" w:name="_Toc201699075"/>
      <w:bookmarkStart w:id="71" w:name="_Toc201703750"/>
      <w:bookmarkStart w:id="72" w:name="_Toc208906258"/>
      <w:r w:rsidRPr="00F030F7">
        <w:rPr>
          <w:b/>
          <w:bCs/>
        </w:rPr>
        <w:t xml:space="preserve">1.5 </w:t>
      </w:r>
      <w:r w:rsidR="00F43468" w:rsidRPr="00F030F7">
        <w:rPr>
          <w:b/>
          <w:bCs/>
        </w:rPr>
        <w:t>Kegunaan Penelitian</w:t>
      </w:r>
      <w:bookmarkEnd w:id="62"/>
      <w:bookmarkEnd w:id="63"/>
      <w:bookmarkEnd w:id="64"/>
      <w:bookmarkEnd w:id="65"/>
      <w:bookmarkEnd w:id="66"/>
      <w:bookmarkEnd w:id="67"/>
      <w:bookmarkEnd w:id="68"/>
      <w:bookmarkEnd w:id="69"/>
      <w:bookmarkEnd w:id="70"/>
      <w:bookmarkEnd w:id="71"/>
      <w:bookmarkEnd w:id="72"/>
    </w:p>
    <w:p w14:paraId="24C1DC05" w14:textId="77777777" w:rsidR="00063B49" w:rsidRDefault="00F43468" w:rsidP="005B2718">
      <w:pPr>
        <w:pStyle w:val="ListParagraph"/>
        <w:numPr>
          <w:ilvl w:val="0"/>
          <w:numId w:val="3"/>
        </w:numPr>
        <w:pBdr>
          <w:top w:val="nil"/>
          <w:left w:val="nil"/>
          <w:bottom w:val="nil"/>
          <w:right w:val="nil"/>
          <w:between w:val="nil"/>
        </w:pBdr>
        <w:spacing w:line="48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egunaan Teoritis</w:t>
      </w:r>
    </w:p>
    <w:p w14:paraId="455BD255" w14:textId="676547EC" w:rsidR="00F43468" w:rsidRPr="00063B49" w:rsidRDefault="00F43468" w:rsidP="00C32D0B">
      <w:pPr>
        <w:pStyle w:val="ListParagraph"/>
        <w:pBdr>
          <w:top w:val="nil"/>
          <w:left w:val="nil"/>
          <w:bottom w:val="nil"/>
          <w:right w:val="nil"/>
          <w:between w:val="nil"/>
        </w:pBdr>
        <w:spacing w:line="480" w:lineRule="auto"/>
        <w:ind w:firstLine="720"/>
        <w:jc w:val="both"/>
        <w:rPr>
          <w:rFonts w:ascii="Times New Roman" w:eastAsia="Times New Roman" w:hAnsi="Times New Roman" w:cs="Times New Roman"/>
          <w:b/>
          <w:bCs/>
          <w:color w:val="000000"/>
          <w:sz w:val="24"/>
          <w:szCs w:val="24"/>
        </w:rPr>
      </w:pPr>
      <w:r w:rsidRPr="00063B49">
        <w:rPr>
          <w:rFonts w:asciiTheme="majorBidi" w:hAnsiTheme="majorBidi" w:cstheme="majorBidi"/>
          <w:sz w:val="24"/>
          <w:szCs w:val="24"/>
          <w:lang w:val="en-US"/>
        </w:rPr>
        <w:t>Penelitian ini diharapkan dapat memberikan man</w:t>
      </w:r>
      <w:r w:rsidR="00063327">
        <w:rPr>
          <w:rFonts w:asciiTheme="majorBidi" w:hAnsiTheme="majorBidi" w:cstheme="majorBidi"/>
          <w:sz w:val="24"/>
          <w:szCs w:val="24"/>
          <w:lang w:val="en-US"/>
        </w:rPr>
        <w:t>faa</w:t>
      </w:r>
      <w:r w:rsidRPr="00063B49">
        <w:rPr>
          <w:rFonts w:asciiTheme="majorBidi" w:hAnsiTheme="majorBidi" w:cstheme="majorBidi"/>
          <w:sz w:val="24"/>
          <w:szCs w:val="24"/>
          <w:lang w:val="en-US"/>
        </w:rPr>
        <w:t>t konseptual untuk perkembangan keilmuan dalam bidan Ilmu Administrasi Bisnis khususnya dalam hal Pemasaran, serta sebagai implementasi teori yang peneliti dapatkan selama mengikuti perkuliahan.</w:t>
      </w:r>
    </w:p>
    <w:p w14:paraId="769F9BBF" w14:textId="3B6A816C" w:rsidR="00FD3424" w:rsidRPr="00416206" w:rsidRDefault="00416206" w:rsidP="005B2718">
      <w:pPr>
        <w:pStyle w:val="ListParagraph"/>
        <w:numPr>
          <w:ilvl w:val="0"/>
          <w:numId w:val="3"/>
        </w:numPr>
        <w:spacing w:line="480" w:lineRule="auto"/>
        <w:jc w:val="both"/>
        <w:rPr>
          <w:rFonts w:asciiTheme="majorBidi" w:hAnsiTheme="majorBidi" w:cstheme="majorBidi"/>
          <w:b/>
          <w:bCs/>
          <w:sz w:val="24"/>
          <w:szCs w:val="24"/>
          <w:lang w:val="en-US"/>
        </w:rPr>
      </w:pPr>
      <w:r w:rsidRPr="00416206">
        <w:rPr>
          <w:rFonts w:asciiTheme="majorBidi" w:hAnsiTheme="majorBidi" w:cstheme="majorBidi"/>
          <w:b/>
          <w:bCs/>
          <w:sz w:val="24"/>
          <w:szCs w:val="24"/>
          <w:lang w:val="en-US"/>
        </w:rPr>
        <w:t>Kegunaan</w:t>
      </w:r>
      <w:r w:rsidR="00FD3424" w:rsidRPr="00416206">
        <w:rPr>
          <w:rFonts w:asciiTheme="majorBidi" w:hAnsiTheme="majorBidi" w:cstheme="majorBidi"/>
          <w:b/>
          <w:bCs/>
          <w:sz w:val="24"/>
          <w:szCs w:val="24"/>
          <w:lang w:val="en-US"/>
        </w:rPr>
        <w:t xml:space="preserve"> Praktis </w:t>
      </w:r>
    </w:p>
    <w:p w14:paraId="5E2ED535" w14:textId="77777777" w:rsidR="009D3574" w:rsidRDefault="00573C88">
      <w:pPr>
        <w:pStyle w:val="BodyText"/>
        <w:numPr>
          <w:ilvl w:val="0"/>
          <w:numId w:val="6"/>
        </w:numPr>
        <w:spacing w:line="480" w:lineRule="auto"/>
        <w:jc w:val="both"/>
        <w:rPr>
          <w:bCs/>
        </w:rPr>
      </w:pPr>
      <w:r>
        <w:rPr>
          <w:bCs/>
        </w:rPr>
        <w:t xml:space="preserve">Bagi Inilo </w:t>
      </w:r>
      <w:r w:rsidRPr="00063327">
        <w:rPr>
          <w:bCs/>
          <w:i/>
          <w:iCs/>
        </w:rPr>
        <w:t>Coffee</w:t>
      </w:r>
      <w:r>
        <w:rPr>
          <w:bCs/>
        </w:rPr>
        <w:t xml:space="preserve"> </w:t>
      </w:r>
    </w:p>
    <w:p w14:paraId="4196F923" w14:textId="02EEFDAD" w:rsidR="00573C88" w:rsidRPr="009D3574" w:rsidRDefault="00573C88" w:rsidP="00551976">
      <w:pPr>
        <w:pStyle w:val="BodyText"/>
        <w:spacing w:line="480" w:lineRule="auto"/>
        <w:ind w:left="1080" w:firstLine="360"/>
        <w:jc w:val="both"/>
        <w:rPr>
          <w:bCs/>
        </w:rPr>
      </w:pPr>
      <w:r w:rsidRPr="000629C6">
        <w:rPr>
          <w:rFonts w:asciiTheme="majorBidi" w:hAnsiTheme="majorBidi" w:cstheme="majorBidi"/>
        </w:rPr>
        <w:t xml:space="preserve">Penelitian ini diharapkan dapat memberikan manpaat berupa sumbangsih pemikiran dan sebagai satu masukan yang dapat dikembangkan terkhusus dalam hal permasalahan yang peneliti teliti </w:t>
      </w:r>
      <w:r w:rsidRPr="000629C6">
        <w:rPr>
          <w:rFonts w:asciiTheme="majorBidi" w:hAnsiTheme="majorBidi" w:cstheme="majorBidi"/>
        </w:rPr>
        <w:lastRenderedPageBreak/>
        <w:t xml:space="preserve">untuk dapat meningkatkan kinerja pemasaran online paada Inilo </w:t>
      </w:r>
      <w:r w:rsidRPr="00C95826">
        <w:rPr>
          <w:rFonts w:asciiTheme="majorBidi" w:hAnsiTheme="majorBidi" w:cstheme="majorBidi"/>
          <w:i/>
          <w:iCs/>
        </w:rPr>
        <w:t>Coffee</w:t>
      </w:r>
      <w:r w:rsidR="00C95826">
        <w:rPr>
          <w:rFonts w:asciiTheme="majorBidi" w:hAnsiTheme="majorBidi" w:cstheme="majorBidi"/>
        </w:rPr>
        <w:t xml:space="preserve"> </w:t>
      </w:r>
      <w:r w:rsidRPr="000629C6">
        <w:rPr>
          <w:rFonts w:asciiTheme="majorBidi" w:hAnsiTheme="majorBidi" w:cstheme="majorBidi"/>
        </w:rPr>
        <w:t>dan sebagai landasan pihak pemilik dalam memberikan keputusan dan kebijakan pemasaran.</w:t>
      </w:r>
    </w:p>
    <w:p w14:paraId="3A176347" w14:textId="77777777" w:rsidR="00063327" w:rsidRDefault="00573C88">
      <w:pPr>
        <w:pStyle w:val="BodyText"/>
        <w:numPr>
          <w:ilvl w:val="0"/>
          <w:numId w:val="6"/>
        </w:numPr>
        <w:spacing w:line="480" w:lineRule="auto"/>
        <w:jc w:val="both"/>
        <w:rPr>
          <w:bCs/>
        </w:rPr>
      </w:pPr>
      <w:r>
        <w:rPr>
          <w:bCs/>
        </w:rPr>
        <w:t>Bagi peneliti</w:t>
      </w:r>
    </w:p>
    <w:p w14:paraId="68406CD8" w14:textId="2193B1C4" w:rsidR="009D3574" w:rsidRPr="00063327" w:rsidRDefault="00573C88" w:rsidP="00063327">
      <w:pPr>
        <w:pStyle w:val="BodyText"/>
        <w:spacing w:line="480" w:lineRule="auto"/>
        <w:ind w:left="1080" w:firstLine="360"/>
        <w:jc w:val="both"/>
        <w:rPr>
          <w:bCs/>
        </w:rPr>
      </w:pPr>
      <w:r w:rsidRPr="00063327">
        <w:rPr>
          <w:rFonts w:asciiTheme="majorBidi" w:hAnsiTheme="majorBidi" w:cstheme="majorBidi"/>
          <w:lang w:val="en-US"/>
        </w:rPr>
        <w:t>Dengan adanya penelitian ini diharapkan dapat menambah wawasan dan pengalaman serta sumbangsih terhadap ilmu pengetahuan terkhusus dalam bidang keuangan. Juga sebagai implementasi teori yang peneliti tuntut di perkuliahan terhadap perusahaan secara empiris.</w:t>
      </w:r>
    </w:p>
    <w:p w14:paraId="5B9DCB42" w14:textId="7462D572" w:rsidR="00573C88" w:rsidRDefault="00573C88">
      <w:pPr>
        <w:pStyle w:val="BodyText"/>
        <w:numPr>
          <w:ilvl w:val="0"/>
          <w:numId w:val="6"/>
        </w:numPr>
        <w:spacing w:line="480" w:lineRule="auto"/>
        <w:jc w:val="both"/>
        <w:rPr>
          <w:bCs/>
        </w:rPr>
      </w:pPr>
      <w:r>
        <w:rPr>
          <w:bCs/>
        </w:rPr>
        <w:t>Bagi Pembaca</w:t>
      </w:r>
    </w:p>
    <w:p w14:paraId="17F2DA3B" w14:textId="4F8B7FD0" w:rsidR="00573C88" w:rsidRDefault="00573C88" w:rsidP="00551976">
      <w:pPr>
        <w:pStyle w:val="BodyText"/>
        <w:spacing w:line="480" w:lineRule="auto"/>
        <w:ind w:left="1080" w:firstLine="360"/>
        <w:jc w:val="both"/>
        <w:rPr>
          <w:rFonts w:asciiTheme="majorBidi" w:hAnsiTheme="majorBidi" w:cstheme="majorBidi"/>
          <w:lang w:val="en-US"/>
        </w:rPr>
      </w:pPr>
      <w:r w:rsidRPr="00573C88">
        <w:rPr>
          <w:rFonts w:asciiTheme="majorBidi" w:hAnsiTheme="majorBidi" w:cstheme="majorBidi"/>
          <w:lang w:val="en-US"/>
        </w:rPr>
        <w:t>Sebagai bahan referensi untuk penulis karya ilmiah khususnya dalam bidang kajian keuangan atau topik yang serupa.</w:t>
      </w:r>
    </w:p>
    <w:p w14:paraId="1B167907" w14:textId="77777777" w:rsidR="002E7AC2" w:rsidRDefault="00DE08C8" w:rsidP="002E7AC2">
      <w:pPr>
        <w:pStyle w:val="BAB2"/>
        <w:numPr>
          <w:ilvl w:val="0"/>
          <w:numId w:val="0"/>
        </w:numPr>
        <w:ind w:left="720" w:hanging="360"/>
        <w:rPr>
          <w:b/>
          <w:bCs w:val="0"/>
        </w:rPr>
      </w:pPr>
      <w:bookmarkStart w:id="73" w:name="_Toc184105708"/>
      <w:bookmarkStart w:id="74" w:name="_Toc184106399"/>
      <w:bookmarkStart w:id="75" w:name="_Toc184106816"/>
      <w:bookmarkStart w:id="76" w:name="_Toc184107895"/>
      <w:bookmarkStart w:id="77" w:name="_Toc184109748"/>
      <w:bookmarkStart w:id="78" w:name="_Toc184276441"/>
      <w:bookmarkStart w:id="79" w:name="_Toc190462672"/>
      <w:bookmarkStart w:id="80" w:name="_Toc201694199"/>
      <w:bookmarkStart w:id="81" w:name="_Toc201699076"/>
      <w:bookmarkStart w:id="82" w:name="_Toc201703751"/>
      <w:bookmarkStart w:id="83" w:name="_Toc208906259"/>
      <w:r w:rsidRPr="00F030F7">
        <w:rPr>
          <w:b/>
          <w:bCs w:val="0"/>
        </w:rPr>
        <w:t>1.6</w:t>
      </w:r>
      <w:bookmarkEnd w:id="73"/>
      <w:bookmarkEnd w:id="74"/>
      <w:bookmarkEnd w:id="75"/>
      <w:r w:rsidRPr="00F030F7">
        <w:rPr>
          <w:b/>
          <w:bCs w:val="0"/>
        </w:rPr>
        <w:t xml:space="preserve"> Lokasi dan Lamanya Penelitian</w:t>
      </w:r>
      <w:bookmarkStart w:id="84" w:name="_Toc184105709"/>
      <w:bookmarkStart w:id="85" w:name="_Toc184106400"/>
      <w:bookmarkStart w:id="86" w:name="_Toc184106817"/>
      <w:bookmarkStart w:id="87" w:name="_Toc184107896"/>
      <w:bookmarkEnd w:id="76"/>
      <w:bookmarkEnd w:id="77"/>
      <w:bookmarkEnd w:id="78"/>
      <w:bookmarkEnd w:id="79"/>
      <w:bookmarkEnd w:id="80"/>
      <w:bookmarkEnd w:id="81"/>
      <w:bookmarkEnd w:id="82"/>
      <w:bookmarkEnd w:id="83"/>
    </w:p>
    <w:p w14:paraId="54C70770" w14:textId="528A34C0" w:rsidR="0032340E" w:rsidRPr="002E7AC2" w:rsidRDefault="00926AB1" w:rsidP="002E7AC2">
      <w:pPr>
        <w:pStyle w:val="BAB2"/>
        <w:numPr>
          <w:ilvl w:val="0"/>
          <w:numId w:val="0"/>
        </w:numPr>
        <w:ind w:left="720" w:hanging="360"/>
        <w:rPr>
          <w:b/>
          <w:bCs w:val="0"/>
        </w:rPr>
      </w:pPr>
      <w:bookmarkStart w:id="88" w:name="_Toc184109749"/>
      <w:bookmarkStart w:id="89" w:name="_Toc184276442"/>
      <w:bookmarkStart w:id="90" w:name="_Toc190462673"/>
      <w:bookmarkStart w:id="91" w:name="_Toc201694200"/>
      <w:bookmarkStart w:id="92" w:name="_Toc201699077"/>
      <w:bookmarkStart w:id="93" w:name="_Toc201703752"/>
      <w:bookmarkStart w:id="94" w:name="_Toc208906260"/>
      <w:r w:rsidRPr="002E7AC2">
        <w:rPr>
          <w:b/>
          <w:bCs w:val="0"/>
        </w:rPr>
        <w:t xml:space="preserve">1.6.1 </w:t>
      </w:r>
      <w:r w:rsidR="0032340E" w:rsidRPr="002E7AC2">
        <w:rPr>
          <w:b/>
          <w:bCs w:val="0"/>
        </w:rPr>
        <w:t>Lokasi Penelitian</w:t>
      </w:r>
      <w:bookmarkEnd w:id="84"/>
      <w:bookmarkEnd w:id="85"/>
      <w:bookmarkEnd w:id="86"/>
      <w:bookmarkEnd w:id="87"/>
      <w:bookmarkEnd w:id="88"/>
      <w:bookmarkEnd w:id="89"/>
      <w:bookmarkEnd w:id="90"/>
      <w:bookmarkEnd w:id="91"/>
      <w:bookmarkEnd w:id="92"/>
      <w:bookmarkEnd w:id="93"/>
      <w:bookmarkEnd w:id="94"/>
    </w:p>
    <w:p w14:paraId="26A6D79C" w14:textId="594C7AAF" w:rsidR="0032340E" w:rsidRPr="0032340E" w:rsidRDefault="0032340E" w:rsidP="00C32D0B">
      <w:pPr>
        <w:pStyle w:val="BodyText"/>
        <w:spacing w:line="480" w:lineRule="auto"/>
        <w:ind w:left="720" w:firstLine="720"/>
        <w:jc w:val="both"/>
        <w:rPr>
          <w:rFonts w:asciiTheme="majorBidi" w:hAnsiTheme="majorBidi" w:cstheme="majorBidi"/>
          <w:b/>
          <w:bCs/>
          <w:lang w:val="en-US"/>
        </w:rPr>
      </w:pPr>
      <w:r w:rsidRPr="0032340E">
        <w:rPr>
          <w:rFonts w:asciiTheme="majorBidi" w:hAnsiTheme="majorBidi" w:cstheme="majorBidi"/>
          <w:lang w:val="en-US"/>
        </w:rPr>
        <w:t xml:space="preserve">Lokasi penelitian ini dilakukan pada </w:t>
      </w:r>
      <w:r>
        <w:rPr>
          <w:rFonts w:asciiTheme="majorBidi" w:hAnsiTheme="majorBidi" w:cstheme="majorBidi"/>
          <w:lang w:val="en-US"/>
        </w:rPr>
        <w:t xml:space="preserve">Inilo </w:t>
      </w:r>
      <w:r w:rsidRPr="00063327">
        <w:rPr>
          <w:rFonts w:asciiTheme="majorBidi" w:hAnsiTheme="majorBidi" w:cstheme="majorBidi"/>
          <w:i/>
          <w:iCs/>
          <w:lang w:val="en-US"/>
        </w:rPr>
        <w:t>Coffee</w:t>
      </w:r>
      <w:r>
        <w:rPr>
          <w:rFonts w:asciiTheme="majorBidi" w:hAnsiTheme="majorBidi" w:cstheme="majorBidi"/>
          <w:lang w:val="en-US"/>
        </w:rPr>
        <w:t xml:space="preserve"> Kota Bandung</w:t>
      </w:r>
      <w:r w:rsidRPr="0032340E">
        <w:rPr>
          <w:rFonts w:asciiTheme="majorBidi" w:hAnsiTheme="majorBidi" w:cstheme="majorBidi"/>
          <w:lang w:val="en-US"/>
        </w:rPr>
        <w:t xml:space="preserve"> yang beralamat JL. </w:t>
      </w:r>
      <w:r>
        <w:rPr>
          <w:rFonts w:asciiTheme="majorBidi" w:hAnsiTheme="majorBidi" w:cstheme="majorBidi"/>
          <w:lang w:val="en-US"/>
        </w:rPr>
        <w:t xml:space="preserve">Ciwastra </w:t>
      </w:r>
      <w:r w:rsidRPr="0032340E">
        <w:rPr>
          <w:rFonts w:asciiTheme="majorBidi" w:hAnsiTheme="majorBidi" w:cstheme="majorBidi"/>
          <w:lang w:val="en-US"/>
        </w:rPr>
        <w:t xml:space="preserve">No. </w:t>
      </w:r>
      <w:r>
        <w:rPr>
          <w:rFonts w:asciiTheme="majorBidi" w:hAnsiTheme="majorBidi" w:cstheme="majorBidi"/>
          <w:lang w:val="en-US"/>
        </w:rPr>
        <w:t>65</w:t>
      </w:r>
      <w:r w:rsidRPr="0032340E">
        <w:rPr>
          <w:rFonts w:asciiTheme="majorBidi" w:hAnsiTheme="majorBidi" w:cstheme="majorBidi"/>
          <w:lang w:val="en-US"/>
        </w:rPr>
        <w:t>. K</w:t>
      </w:r>
      <w:r>
        <w:rPr>
          <w:rFonts w:asciiTheme="majorBidi" w:hAnsiTheme="majorBidi" w:cstheme="majorBidi"/>
          <w:lang w:val="en-US"/>
        </w:rPr>
        <w:t>ota</w:t>
      </w:r>
      <w:r w:rsidRPr="0032340E">
        <w:rPr>
          <w:rFonts w:asciiTheme="majorBidi" w:hAnsiTheme="majorBidi" w:cstheme="majorBidi"/>
          <w:lang w:val="en-US"/>
        </w:rPr>
        <w:t xml:space="preserve"> Bandung. Provinsi Jawa Barat. 40</w:t>
      </w:r>
      <w:r>
        <w:rPr>
          <w:rFonts w:asciiTheme="majorBidi" w:hAnsiTheme="majorBidi" w:cstheme="majorBidi"/>
          <w:lang w:val="en-US"/>
        </w:rPr>
        <w:t>287</w:t>
      </w:r>
      <w:r w:rsidRPr="0032340E">
        <w:rPr>
          <w:rFonts w:asciiTheme="majorBidi" w:hAnsiTheme="majorBidi" w:cstheme="majorBidi"/>
          <w:lang w:val="en-US"/>
        </w:rPr>
        <w:t>. Indonesia</w:t>
      </w:r>
    </w:p>
    <w:p w14:paraId="35650554" w14:textId="28F18831" w:rsidR="0032340E" w:rsidRPr="00232495" w:rsidRDefault="00385B61" w:rsidP="0084206F">
      <w:pPr>
        <w:pStyle w:val="Heading3"/>
        <w:numPr>
          <w:ilvl w:val="0"/>
          <w:numId w:val="0"/>
        </w:numPr>
        <w:ind w:left="1080" w:hanging="720"/>
      </w:pPr>
      <w:bookmarkStart w:id="95" w:name="_Toc184105710"/>
      <w:bookmarkStart w:id="96" w:name="_Toc184106401"/>
      <w:bookmarkStart w:id="97" w:name="_Toc184106818"/>
      <w:bookmarkStart w:id="98" w:name="_Toc184107897"/>
      <w:bookmarkStart w:id="99" w:name="_Toc184109750"/>
      <w:bookmarkStart w:id="100" w:name="_Toc184276443"/>
      <w:bookmarkStart w:id="101" w:name="_Toc190462674"/>
      <w:bookmarkStart w:id="102" w:name="_Toc201694201"/>
      <w:bookmarkStart w:id="103" w:name="_Toc201699078"/>
      <w:bookmarkStart w:id="104" w:name="_Toc201703753"/>
      <w:bookmarkStart w:id="105" w:name="_Toc208906261"/>
      <w:r>
        <w:t xml:space="preserve">1.6.2 </w:t>
      </w:r>
      <w:r w:rsidR="0032340E" w:rsidRPr="00232495">
        <w:t>Lamanya P</w:t>
      </w:r>
      <w:r w:rsidR="00293248">
        <w:t>e</w:t>
      </w:r>
      <w:r w:rsidR="0032340E" w:rsidRPr="00232495">
        <w:t>nelitian</w:t>
      </w:r>
      <w:bookmarkEnd w:id="95"/>
      <w:bookmarkEnd w:id="96"/>
      <w:bookmarkEnd w:id="97"/>
      <w:bookmarkEnd w:id="98"/>
      <w:bookmarkEnd w:id="99"/>
      <w:bookmarkEnd w:id="100"/>
      <w:bookmarkEnd w:id="101"/>
      <w:bookmarkEnd w:id="102"/>
      <w:bookmarkEnd w:id="103"/>
      <w:bookmarkEnd w:id="104"/>
      <w:bookmarkEnd w:id="105"/>
    </w:p>
    <w:p w14:paraId="5E232945" w14:textId="3186F9BF" w:rsidR="00556AF8" w:rsidRPr="00556AF8" w:rsidRDefault="00661AA5" w:rsidP="00CD4EA9">
      <w:pPr>
        <w:pStyle w:val="BodyText"/>
        <w:spacing w:line="480" w:lineRule="auto"/>
        <w:ind w:left="720" w:firstLine="720"/>
        <w:jc w:val="both"/>
      </w:pPr>
      <w:r>
        <w:rPr>
          <w:rFonts w:asciiTheme="majorBidi" w:hAnsiTheme="majorBidi" w:cstheme="majorBidi"/>
          <w:lang w:val="en-US"/>
        </w:rPr>
        <w:t>P</w:t>
      </w:r>
      <w:r w:rsidR="0032340E" w:rsidRPr="0032340E">
        <w:rPr>
          <w:rFonts w:asciiTheme="majorBidi" w:hAnsiTheme="majorBidi" w:cstheme="majorBidi"/>
          <w:lang w:val="en-US"/>
        </w:rPr>
        <w:t xml:space="preserve">enelitian ini dilaksanakan selama 6 bulan untuk kepentingan pengumpulan data penelitiannya terhitung dari bulan Oktober 2024 sampai </w:t>
      </w:r>
      <w:proofErr w:type="spellStart"/>
      <w:r w:rsidR="0032340E" w:rsidRPr="0032340E">
        <w:rPr>
          <w:rFonts w:asciiTheme="majorBidi" w:hAnsiTheme="majorBidi" w:cstheme="majorBidi"/>
          <w:lang w:val="en-US"/>
        </w:rPr>
        <w:t>dengan</w:t>
      </w:r>
      <w:proofErr w:type="spellEnd"/>
      <w:r w:rsidR="0032340E" w:rsidRPr="0032340E">
        <w:rPr>
          <w:rFonts w:asciiTheme="majorBidi" w:hAnsiTheme="majorBidi" w:cstheme="majorBidi"/>
          <w:lang w:val="en-US"/>
        </w:rPr>
        <w:t xml:space="preserve"> </w:t>
      </w:r>
      <w:proofErr w:type="spellStart"/>
      <w:proofErr w:type="gramStart"/>
      <w:r w:rsidR="0032340E" w:rsidRPr="0032340E">
        <w:rPr>
          <w:rFonts w:asciiTheme="majorBidi" w:hAnsiTheme="majorBidi" w:cstheme="majorBidi"/>
          <w:lang w:val="en-US"/>
        </w:rPr>
        <w:t>bul</w:t>
      </w:r>
      <w:r w:rsidR="00EA5C49">
        <w:rPr>
          <w:rFonts w:asciiTheme="majorBidi" w:hAnsiTheme="majorBidi" w:cstheme="majorBidi"/>
          <w:lang w:val="en-US"/>
        </w:rPr>
        <w:t>an</w:t>
      </w:r>
      <w:proofErr w:type="spellEnd"/>
      <w:r w:rsidR="00EA5C49">
        <w:rPr>
          <w:rFonts w:asciiTheme="majorBidi" w:hAnsiTheme="majorBidi" w:cstheme="majorBidi"/>
          <w:lang w:val="en-US"/>
        </w:rPr>
        <w:t xml:space="preserve">  Maret</w:t>
      </w:r>
      <w:proofErr w:type="gramEnd"/>
      <w:r w:rsidR="00EA5C49">
        <w:rPr>
          <w:rFonts w:asciiTheme="majorBidi" w:hAnsiTheme="majorBidi" w:cstheme="majorBidi"/>
          <w:lang w:val="en-US"/>
        </w:rPr>
        <w:t xml:space="preserve"> 2025</w:t>
      </w:r>
      <w:r w:rsidR="00DA6BD0">
        <w:rPr>
          <w:rFonts w:asciiTheme="majorBidi" w:hAnsiTheme="majorBidi" w:cstheme="majorBidi"/>
          <w:lang w:val="en-US"/>
        </w:rPr>
        <w:t>.</w:t>
      </w:r>
      <w:r w:rsidR="00CD4EA9" w:rsidRPr="00556AF8">
        <w:t xml:space="preserve"> </w:t>
      </w:r>
    </w:p>
    <w:sectPr w:rsidR="00556AF8" w:rsidRPr="00556AF8" w:rsidSect="00CD4EA9">
      <w:footerReference w:type="first" r:id="rId10"/>
      <w:type w:val="nextColumn"/>
      <w:pgSz w:w="11906" w:h="16838"/>
      <w:pgMar w:top="1701"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591803" w14:textId="77777777" w:rsidR="006F253B" w:rsidRDefault="006F253B" w:rsidP="006E6324">
      <w:pPr>
        <w:spacing w:after="0" w:line="240" w:lineRule="auto"/>
      </w:pPr>
      <w:r>
        <w:separator/>
      </w:r>
    </w:p>
  </w:endnote>
  <w:endnote w:type="continuationSeparator" w:id="0">
    <w:p w14:paraId="1FF3DE6F" w14:textId="77777777" w:rsidR="006F253B" w:rsidRDefault="006F253B" w:rsidP="006E6324">
      <w:pPr>
        <w:spacing w:after="0" w:line="240" w:lineRule="auto"/>
      </w:pPr>
      <w:r>
        <w:continuationSeparator/>
      </w:r>
    </w:p>
  </w:endnote>
  <w:endnote w:type="continuationNotice" w:id="1">
    <w:p w14:paraId="15601BA9" w14:textId="77777777" w:rsidR="006F253B" w:rsidRDefault="006F25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7121561"/>
      <w:docPartObj>
        <w:docPartGallery w:val="Page Numbers (Bottom of Page)"/>
        <w:docPartUnique/>
      </w:docPartObj>
    </w:sdtPr>
    <w:sdtEndPr>
      <w:rPr>
        <w:noProof/>
      </w:rPr>
    </w:sdtEndPr>
    <w:sdtContent>
      <w:p w14:paraId="02422DC2" w14:textId="77777777" w:rsidR="00EF402A" w:rsidRDefault="00EF402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E228FE" w14:textId="77777777" w:rsidR="00EF402A" w:rsidRDefault="00EF40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EED9D4" w14:textId="77777777" w:rsidR="006F253B" w:rsidRDefault="006F253B" w:rsidP="006E6324">
      <w:pPr>
        <w:spacing w:after="0" w:line="240" w:lineRule="auto"/>
      </w:pPr>
      <w:r>
        <w:separator/>
      </w:r>
    </w:p>
  </w:footnote>
  <w:footnote w:type="continuationSeparator" w:id="0">
    <w:p w14:paraId="1CB53961" w14:textId="77777777" w:rsidR="006F253B" w:rsidRDefault="006F253B" w:rsidP="006E6324">
      <w:pPr>
        <w:spacing w:after="0" w:line="240" w:lineRule="auto"/>
      </w:pPr>
      <w:r>
        <w:continuationSeparator/>
      </w:r>
    </w:p>
  </w:footnote>
  <w:footnote w:type="continuationNotice" w:id="1">
    <w:p w14:paraId="5F86DAC8" w14:textId="77777777" w:rsidR="006F253B" w:rsidRDefault="006F253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9235C"/>
    <w:multiLevelType w:val="hybridMultilevel"/>
    <w:tmpl w:val="7DB4D23A"/>
    <w:lvl w:ilvl="0" w:tplc="FFFFFFFF">
      <w:start w:val="1"/>
      <w:numFmt w:val="decimal"/>
      <w:lvlText w:val="%1."/>
      <w:lvlJc w:val="left"/>
      <w:pPr>
        <w:ind w:left="720" w:hanging="360"/>
      </w:pPr>
      <w:rPr>
        <w:b w:val="0"/>
        <w:bCs w:val="0"/>
      </w:rPr>
    </w:lvl>
    <w:lvl w:ilvl="1" w:tplc="04090019" w:tentative="1">
      <w:start w:val="1"/>
      <w:numFmt w:val="lowerLetter"/>
      <w:lvlText w:val="%2."/>
      <w:lvlJc w:val="left"/>
      <w:pPr>
        <w:ind w:left="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1" w15:restartNumberingAfterBreak="0">
    <w:nsid w:val="05B93FE8"/>
    <w:multiLevelType w:val="hybridMultilevel"/>
    <w:tmpl w:val="BD20125A"/>
    <w:lvl w:ilvl="0" w:tplc="A992E97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7DC36F7"/>
    <w:multiLevelType w:val="hybridMultilevel"/>
    <w:tmpl w:val="A75285A6"/>
    <w:lvl w:ilvl="0" w:tplc="A0E01D06">
      <w:start w:val="1"/>
      <w:numFmt w:val="decimal"/>
      <w:lvlText w:val="%1."/>
      <w:lvlJc w:val="left"/>
      <w:pPr>
        <w:ind w:left="786" w:hanging="360"/>
      </w:pPr>
      <w:rPr>
        <w:rFonts w:asciiTheme="majorBidi" w:eastAsiaTheme="minorHAnsi" w:hAnsiTheme="majorBidi" w:cstheme="majorBidi"/>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09BE7EA8"/>
    <w:multiLevelType w:val="multilevel"/>
    <w:tmpl w:val="D78476F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C345583"/>
    <w:multiLevelType w:val="multilevel"/>
    <w:tmpl w:val="25967768"/>
    <w:lvl w:ilvl="0">
      <w:start w:val="1"/>
      <w:numFmt w:val="decimal"/>
      <w:lvlText w:val="%1."/>
      <w:lvlJc w:val="left"/>
      <w:pPr>
        <w:ind w:left="1080" w:hanging="360"/>
      </w:pPr>
      <w:rPr>
        <w:rFonts w:hint="default"/>
      </w:rPr>
    </w:lvl>
    <w:lvl w:ilvl="1">
      <w:start w:val="1"/>
      <w:numFmt w:val="decimal"/>
      <w:pStyle w:val="SubBAB"/>
      <w:isLgl/>
      <w:lvlText w:val="%1.%2"/>
      <w:lvlJc w:val="left"/>
      <w:pPr>
        <w:ind w:left="1080" w:hanging="360"/>
      </w:pPr>
      <w:rPr>
        <w:rFonts w:hint="default"/>
      </w:rPr>
    </w:lvl>
    <w:lvl w:ilvl="2">
      <w:start w:val="1"/>
      <w:numFmt w:val="decimal"/>
      <w:pStyle w:val="SubBAB2"/>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DDB3E16"/>
    <w:multiLevelType w:val="hybridMultilevel"/>
    <w:tmpl w:val="D26AA6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720773"/>
    <w:multiLevelType w:val="hybridMultilevel"/>
    <w:tmpl w:val="FA2AA59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7" w15:restartNumberingAfterBreak="0">
    <w:nsid w:val="13F83A9D"/>
    <w:multiLevelType w:val="hybridMultilevel"/>
    <w:tmpl w:val="6B8418AE"/>
    <w:lvl w:ilvl="0" w:tplc="2326B654">
      <w:start w:val="1"/>
      <w:numFmt w:val="decimal"/>
      <w:lvlText w:val="%1."/>
      <w:lvlJc w:val="left"/>
      <w:pPr>
        <w:ind w:left="720" w:hanging="360"/>
      </w:pPr>
      <w:rPr>
        <w:rFonts w:asciiTheme="majorBidi" w:eastAsiaTheme="minorHAnsi" w:hAnsiTheme="majorBidi" w:cstheme="maj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87C113E"/>
    <w:multiLevelType w:val="multilevel"/>
    <w:tmpl w:val="394095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1333C99"/>
    <w:multiLevelType w:val="hybridMultilevel"/>
    <w:tmpl w:val="43FC9A64"/>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1" w15:restartNumberingAfterBreak="0">
    <w:nsid w:val="31634FCE"/>
    <w:multiLevelType w:val="hybridMultilevel"/>
    <w:tmpl w:val="A20C2D58"/>
    <w:lvl w:ilvl="0" w:tplc="38090001">
      <w:start w:val="1"/>
      <w:numFmt w:val="bullet"/>
      <w:lvlText w:val=""/>
      <w:lvlJc w:val="left"/>
      <w:pPr>
        <w:ind w:left="2160" w:hanging="360"/>
      </w:pPr>
      <w:rPr>
        <w:rFonts w:ascii="Symbol" w:hAnsi="Symbol" w:hint="default"/>
      </w:rPr>
    </w:lvl>
    <w:lvl w:ilvl="1" w:tplc="38090003">
      <w:start w:val="1"/>
      <w:numFmt w:val="bullet"/>
      <w:lvlText w:val="o"/>
      <w:lvlJc w:val="left"/>
      <w:pPr>
        <w:ind w:left="2880" w:hanging="360"/>
      </w:pPr>
      <w:rPr>
        <w:rFonts w:ascii="Courier New" w:hAnsi="Courier New" w:cs="Courier New" w:hint="default"/>
      </w:rPr>
    </w:lvl>
    <w:lvl w:ilvl="2" w:tplc="38090005">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2" w15:restartNumberingAfterBreak="0">
    <w:nsid w:val="39CF7A5A"/>
    <w:multiLevelType w:val="hybridMultilevel"/>
    <w:tmpl w:val="D62CE3E8"/>
    <w:lvl w:ilvl="0" w:tplc="FFFFFFFF">
      <w:start w:val="1"/>
      <w:numFmt w:val="decimal"/>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3" w15:restartNumberingAfterBreak="0">
    <w:nsid w:val="3C804561"/>
    <w:multiLevelType w:val="multilevel"/>
    <w:tmpl w:val="83607FF8"/>
    <w:lvl w:ilvl="0">
      <w:start w:val="1"/>
      <w:numFmt w:val="decimal"/>
      <w:lvlText w:val="%1."/>
      <w:lvlJc w:val="left"/>
      <w:pPr>
        <w:ind w:left="1080" w:hanging="360"/>
      </w:pPr>
      <w:rPr>
        <w:rFonts w:hint="default"/>
      </w:rPr>
    </w:lvl>
    <w:lvl w:ilvl="1">
      <w:start w:val="1"/>
      <w:numFmt w:val="decimal"/>
      <w:isLgl/>
      <w:lvlText w:val="%1.%2"/>
      <w:lvlJc w:val="left"/>
      <w:pPr>
        <w:ind w:left="1560" w:hanging="720"/>
      </w:pPr>
      <w:rPr>
        <w:rFonts w:asciiTheme="majorBidi" w:hAnsiTheme="majorBidi" w:cstheme="majorBidi" w:hint="default"/>
      </w:rPr>
    </w:lvl>
    <w:lvl w:ilvl="2">
      <w:start w:val="4"/>
      <w:numFmt w:val="decimal"/>
      <w:isLgl/>
      <w:lvlText w:val="%1.%2.%3"/>
      <w:lvlJc w:val="left"/>
      <w:pPr>
        <w:ind w:left="1680" w:hanging="720"/>
      </w:pPr>
      <w:rPr>
        <w:rFonts w:asciiTheme="majorBidi" w:hAnsiTheme="majorBidi" w:cstheme="majorBidi" w:hint="default"/>
      </w:rPr>
    </w:lvl>
    <w:lvl w:ilvl="3">
      <w:start w:val="2"/>
      <w:numFmt w:val="decimal"/>
      <w:isLgl/>
      <w:lvlText w:val="%1.%2.%3.%4"/>
      <w:lvlJc w:val="left"/>
      <w:pPr>
        <w:ind w:left="1800" w:hanging="720"/>
      </w:pPr>
      <w:rPr>
        <w:rFonts w:asciiTheme="majorBidi" w:hAnsiTheme="majorBidi" w:cstheme="majorBidi" w:hint="default"/>
      </w:rPr>
    </w:lvl>
    <w:lvl w:ilvl="4">
      <w:start w:val="1"/>
      <w:numFmt w:val="decimal"/>
      <w:isLgl/>
      <w:lvlText w:val="%1.%2.%3.%4.%5"/>
      <w:lvlJc w:val="left"/>
      <w:pPr>
        <w:ind w:left="2280" w:hanging="1080"/>
      </w:pPr>
      <w:rPr>
        <w:rFonts w:asciiTheme="majorBidi" w:hAnsiTheme="majorBidi" w:cstheme="majorBidi" w:hint="default"/>
      </w:rPr>
    </w:lvl>
    <w:lvl w:ilvl="5">
      <w:start w:val="1"/>
      <w:numFmt w:val="decimal"/>
      <w:isLgl/>
      <w:lvlText w:val="%1.%2.%3.%4.%5.%6"/>
      <w:lvlJc w:val="left"/>
      <w:pPr>
        <w:ind w:left="2400" w:hanging="1080"/>
      </w:pPr>
      <w:rPr>
        <w:rFonts w:asciiTheme="majorBidi" w:hAnsiTheme="majorBidi" w:cstheme="majorBidi" w:hint="default"/>
      </w:rPr>
    </w:lvl>
    <w:lvl w:ilvl="6">
      <w:start w:val="1"/>
      <w:numFmt w:val="decimal"/>
      <w:isLgl/>
      <w:lvlText w:val="%1.%2.%3.%4.%5.%6.%7"/>
      <w:lvlJc w:val="left"/>
      <w:pPr>
        <w:ind w:left="2880" w:hanging="1440"/>
      </w:pPr>
      <w:rPr>
        <w:rFonts w:asciiTheme="majorBidi" w:hAnsiTheme="majorBidi" w:cstheme="majorBidi" w:hint="default"/>
      </w:rPr>
    </w:lvl>
    <w:lvl w:ilvl="7">
      <w:start w:val="1"/>
      <w:numFmt w:val="decimal"/>
      <w:isLgl/>
      <w:lvlText w:val="%1.%2.%3.%4.%5.%6.%7.%8"/>
      <w:lvlJc w:val="left"/>
      <w:pPr>
        <w:ind w:left="3000" w:hanging="1440"/>
      </w:pPr>
      <w:rPr>
        <w:rFonts w:asciiTheme="majorBidi" w:hAnsiTheme="majorBidi" w:cstheme="majorBidi" w:hint="default"/>
      </w:rPr>
    </w:lvl>
    <w:lvl w:ilvl="8">
      <w:start w:val="1"/>
      <w:numFmt w:val="decimal"/>
      <w:isLgl/>
      <w:lvlText w:val="%1.%2.%3.%4.%5.%6.%7.%8.%9"/>
      <w:lvlJc w:val="left"/>
      <w:pPr>
        <w:ind w:left="3480" w:hanging="1800"/>
      </w:pPr>
      <w:rPr>
        <w:rFonts w:asciiTheme="majorBidi" w:hAnsiTheme="majorBidi" w:cstheme="majorBidi" w:hint="default"/>
      </w:rPr>
    </w:lvl>
  </w:abstractNum>
  <w:abstractNum w:abstractNumId="14" w15:restartNumberingAfterBreak="0">
    <w:nsid w:val="3D6211AB"/>
    <w:multiLevelType w:val="hybridMultilevel"/>
    <w:tmpl w:val="4F501920"/>
    <w:lvl w:ilvl="0" w:tplc="87C2C05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0153067"/>
    <w:multiLevelType w:val="hybridMultilevel"/>
    <w:tmpl w:val="345C238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413300C2"/>
    <w:multiLevelType w:val="hybridMultilevel"/>
    <w:tmpl w:val="229E9404"/>
    <w:lvl w:ilvl="0" w:tplc="CD724234">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421A32CB"/>
    <w:multiLevelType w:val="multilevel"/>
    <w:tmpl w:val="8C72690E"/>
    <w:lvl w:ilvl="0">
      <w:start w:val="3"/>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8" w15:restartNumberingAfterBreak="0">
    <w:nsid w:val="422F4270"/>
    <w:multiLevelType w:val="hybridMultilevel"/>
    <w:tmpl w:val="345C23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4CD23D4"/>
    <w:multiLevelType w:val="hybridMultilevel"/>
    <w:tmpl w:val="48404CC4"/>
    <w:lvl w:ilvl="0" w:tplc="FFFFFFFF">
      <w:start w:val="1"/>
      <w:numFmt w:val="decimal"/>
      <w:lvlText w:val="%1."/>
      <w:lvlJc w:val="left"/>
      <w:pPr>
        <w:ind w:left="2880" w:hanging="360"/>
      </w:pPr>
      <w:rPr>
        <w:rFonts w:hint="default"/>
      </w:rPr>
    </w:lvl>
    <w:lvl w:ilvl="1" w:tplc="FFFFFFFF" w:tentative="1">
      <w:start w:val="1"/>
      <w:numFmt w:val="bullet"/>
      <w:lvlText w:val="o"/>
      <w:lvlJc w:val="left"/>
      <w:pPr>
        <w:ind w:left="3600" w:hanging="360"/>
      </w:pPr>
      <w:rPr>
        <w:rFonts w:ascii="Courier New" w:hAnsi="Courier New" w:cs="Courier New" w:hint="default"/>
      </w:rPr>
    </w:lvl>
    <w:lvl w:ilvl="2" w:tplc="FFFFFFFF" w:tentative="1">
      <w:start w:val="1"/>
      <w:numFmt w:val="bullet"/>
      <w:lvlText w:val=""/>
      <w:lvlJc w:val="left"/>
      <w:pPr>
        <w:ind w:left="4320" w:hanging="360"/>
      </w:pPr>
      <w:rPr>
        <w:rFonts w:ascii="Wingdings" w:hAnsi="Wingdings" w:hint="default"/>
      </w:rPr>
    </w:lvl>
    <w:lvl w:ilvl="3" w:tplc="FFFFFFFF" w:tentative="1">
      <w:start w:val="1"/>
      <w:numFmt w:val="bullet"/>
      <w:lvlText w:val=""/>
      <w:lvlJc w:val="left"/>
      <w:pPr>
        <w:ind w:left="5040" w:hanging="360"/>
      </w:pPr>
      <w:rPr>
        <w:rFonts w:ascii="Symbol" w:hAnsi="Symbol" w:hint="default"/>
      </w:rPr>
    </w:lvl>
    <w:lvl w:ilvl="4" w:tplc="FFFFFFFF" w:tentative="1">
      <w:start w:val="1"/>
      <w:numFmt w:val="bullet"/>
      <w:lvlText w:val="o"/>
      <w:lvlJc w:val="left"/>
      <w:pPr>
        <w:ind w:left="5760" w:hanging="360"/>
      </w:pPr>
      <w:rPr>
        <w:rFonts w:ascii="Courier New" w:hAnsi="Courier New" w:cs="Courier New" w:hint="default"/>
      </w:rPr>
    </w:lvl>
    <w:lvl w:ilvl="5" w:tplc="FFFFFFFF" w:tentative="1">
      <w:start w:val="1"/>
      <w:numFmt w:val="bullet"/>
      <w:lvlText w:val=""/>
      <w:lvlJc w:val="left"/>
      <w:pPr>
        <w:ind w:left="6480" w:hanging="360"/>
      </w:pPr>
      <w:rPr>
        <w:rFonts w:ascii="Wingdings" w:hAnsi="Wingdings" w:hint="default"/>
      </w:rPr>
    </w:lvl>
    <w:lvl w:ilvl="6" w:tplc="FFFFFFFF" w:tentative="1">
      <w:start w:val="1"/>
      <w:numFmt w:val="bullet"/>
      <w:lvlText w:val=""/>
      <w:lvlJc w:val="left"/>
      <w:pPr>
        <w:ind w:left="7200" w:hanging="360"/>
      </w:pPr>
      <w:rPr>
        <w:rFonts w:ascii="Symbol" w:hAnsi="Symbol" w:hint="default"/>
      </w:rPr>
    </w:lvl>
    <w:lvl w:ilvl="7" w:tplc="FFFFFFFF" w:tentative="1">
      <w:start w:val="1"/>
      <w:numFmt w:val="bullet"/>
      <w:lvlText w:val="o"/>
      <w:lvlJc w:val="left"/>
      <w:pPr>
        <w:ind w:left="7920" w:hanging="360"/>
      </w:pPr>
      <w:rPr>
        <w:rFonts w:ascii="Courier New" w:hAnsi="Courier New" w:cs="Courier New" w:hint="default"/>
      </w:rPr>
    </w:lvl>
    <w:lvl w:ilvl="8" w:tplc="FFFFFFFF" w:tentative="1">
      <w:start w:val="1"/>
      <w:numFmt w:val="bullet"/>
      <w:lvlText w:val=""/>
      <w:lvlJc w:val="left"/>
      <w:pPr>
        <w:ind w:left="8640" w:hanging="360"/>
      </w:pPr>
      <w:rPr>
        <w:rFonts w:ascii="Wingdings" w:hAnsi="Wingdings" w:hint="default"/>
      </w:rPr>
    </w:lvl>
  </w:abstractNum>
  <w:abstractNum w:abstractNumId="20" w15:restartNumberingAfterBreak="0">
    <w:nsid w:val="482B58E7"/>
    <w:multiLevelType w:val="multilevel"/>
    <w:tmpl w:val="881ABE5C"/>
    <w:lvl w:ilvl="0">
      <w:start w:val="5"/>
      <w:numFmt w:val="decimal"/>
      <w:lvlText w:val="%1"/>
      <w:lvlJc w:val="left"/>
      <w:pPr>
        <w:ind w:left="360" w:hanging="360"/>
      </w:pPr>
      <w:rPr>
        <w:rFonts w:hint="default"/>
      </w:rPr>
    </w:lvl>
    <w:lvl w:ilvl="1">
      <w:start w:val="1"/>
      <w:numFmt w:val="decimal"/>
      <w:pStyle w:val="SubBABV"/>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4F3E3802"/>
    <w:multiLevelType w:val="hybridMultilevel"/>
    <w:tmpl w:val="0C600032"/>
    <w:lvl w:ilvl="0" w:tplc="FFFFFFFF">
      <w:start w:val="1"/>
      <w:numFmt w:val="decimal"/>
      <w:lvlText w:val="%1."/>
      <w:lvlJc w:val="left"/>
      <w:pPr>
        <w:ind w:left="2880" w:hanging="360"/>
      </w:pPr>
      <w:rPr>
        <w:rFonts w:hint="default"/>
      </w:rPr>
    </w:lvl>
    <w:lvl w:ilvl="1" w:tplc="FFFFFFFF" w:tentative="1">
      <w:start w:val="1"/>
      <w:numFmt w:val="bullet"/>
      <w:lvlText w:val="o"/>
      <w:lvlJc w:val="left"/>
      <w:pPr>
        <w:ind w:left="3600" w:hanging="360"/>
      </w:pPr>
      <w:rPr>
        <w:rFonts w:ascii="Courier New" w:hAnsi="Courier New" w:cs="Courier New" w:hint="default"/>
      </w:rPr>
    </w:lvl>
    <w:lvl w:ilvl="2" w:tplc="FFFFFFFF" w:tentative="1">
      <w:start w:val="1"/>
      <w:numFmt w:val="bullet"/>
      <w:lvlText w:val=""/>
      <w:lvlJc w:val="left"/>
      <w:pPr>
        <w:ind w:left="4320" w:hanging="360"/>
      </w:pPr>
      <w:rPr>
        <w:rFonts w:ascii="Wingdings" w:hAnsi="Wingdings" w:hint="default"/>
      </w:rPr>
    </w:lvl>
    <w:lvl w:ilvl="3" w:tplc="FFFFFFFF" w:tentative="1">
      <w:start w:val="1"/>
      <w:numFmt w:val="bullet"/>
      <w:lvlText w:val=""/>
      <w:lvlJc w:val="left"/>
      <w:pPr>
        <w:ind w:left="5040" w:hanging="360"/>
      </w:pPr>
      <w:rPr>
        <w:rFonts w:ascii="Symbol" w:hAnsi="Symbol" w:hint="default"/>
      </w:rPr>
    </w:lvl>
    <w:lvl w:ilvl="4" w:tplc="FFFFFFFF" w:tentative="1">
      <w:start w:val="1"/>
      <w:numFmt w:val="bullet"/>
      <w:lvlText w:val="o"/>
      <w:lvlJc w:val="left"/>
      <w:pPr>
        <w:ind w:left="5760" w:hanging="360"/>
      </w:pPr>
      <w:rPr>
        <w:rFonts w:ascii="Courier New" w:hAnsi="Courier New" w:cs="Courier New" w:hint="default"/>
      </w:rPr>
    </w:lvl>
    <w:lvl w:ilvl="5" w:tplc="FFFFFFFF" w:tentative="1">
      <w:start w:val="1"/>
      <w:numFmt w:val="bullet"/>
      <w:lvlText w:val=""/>
      <w:lvlJc w:val="left"/>
      <w:pPr>
        <w:ind w:left="6480" w:hanging="360"/>
      </w:pPr>
      <w:rPr>
        <w:rFonts w:ascii="Wingdings" w:hAnsi="Wingdings" w:hint="default"/>
      </w:rPr>
    </w:lvl>
    <w:lvl w:ilvl="6" w:tplc="FFFFFFFF" w:tentative="1">
      <w:start w:val="1"/>
      <w:numFmt w:val="bullet"/>
      <w:lvlText w:val=""/>
      <w:lvlJc w:val="left"/>
      <w:pPr>
        <w:ind w:left="7200" w:hanging="360"/>
      </w:pPr>
      <w:rPr>
        <w:rFonts w:ascii="Symbol" w:hAnsi="Symbol" w:hint="default"/>
      </w:rPr>
    </w:lvl>
    <w:lvl w:ilvl="7" w:tplc="FFFFFFFF" w:tentative="1">
      <w:start w:val="1"/>
      <w:numFmt w:val="bullet"/>
      <w:lvlText w:val="o"/>
      <w:lvlJc w:val="left"/>
      <w:pPr>
        <w:ind w:left="7920" w:hanging="360"/>
      </w:pPr>
      <w:rPr>
        <w:rFonts w:ascii="Courier New" w:hAnsi="Courier New" w:cs="Courier New" w:hint="default"/>
      </w:rPr>
    </w:lvl>
    <w:lvl w:ilvl="8" w:tplc="FFFFFFFF" w:tentative="1">
      <w:start w:val="1"/>
      <w:numFmt w:val="bullet"/>
      <w:lvlText w:val=""/>
      <w:lvlJc w:val="left"/>
      <w:pPr>
        <w:ind w:left="8640" w:hanging="360"/>
      </w:pPr>
      <w:rPr>
        <w:rFonts w:ascii="Wingdings" w:hAnsi="Wingdings" w:hint="default"/>
      </w:rPr>
    </w:lvl>
  </w:abstractNum>
  <w:abstractNum w:abstractNumId="22" w15:restartNumberingAfterBreak="0">
    <w:nsid w:val="5212413F"/>
    <w:multiLevelType w:val="hybridMultilevel"/>
    <w:tmpl w:val="561E23CA"/>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3" w15:restartNumberingAfterBreak="0">
    <w:nsid w:val="522F29E9"/>
    <w:multiLevelType w:val="multilevel"/>
    <w:tmpl w:val="DA6CF000"/>
    <w:lvl w:ilvl="0">
      <w:start w:val="1"/>
      <w:numFmt w:val="decimal"/>
      <w:lvlText w:val="%1."/>
      <w:lvlJc w:val="left"/>
      <w:pPr>
        <w:ind w:left="720" w:hanging="360"/>
      </w:pPr>
      <w:rPr>
        <w:rFonts w:hint="default"/>
      </w:rPr>
    </w:lvl>
    <w:lvl w:ilvl="1">
      <w:start w:val="1"/>
      <w:numFmt w:val="decimal"/>
      <w:pStyle w:val="BAB3"/>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26539DB"/>
    <w:multiLevelType w:val="hybridMultilevel"/>
    <w:tmpl w:val="0C600032"/>
    <w:lvl w:ilvl="0" w:tplc="0409000F">
      <w:start w:val="1"/>
      <w:numFmt w:val="decimal"/>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5" w15:restartNumberingAfterBreak="0">
    <w:nsid w:val="54F90CF6"/>
    <w:multiLevelType w:val="hybridMultilevel"/>
    <w:tmpl w:val="48404CC4"/>
    <w:lvl w:ilvl="0" w:tplc="FFFFFFFF">
      <w:start w:val="1"/>
      <w:numFmt w:val="decimal"/>
      <w:lvlText w:val="%1."/>
      <w:lvlJc w:val="left"/>
      <w:pPr>
        <w:ind w:left="2880" w:hanging="360"/>
      </w:pPr>
      <w:rPr>
        <w:rFonts w:hint="default"/>
      </w:rPr>
    </w:lvl>
    <w:lvl w:ilvl="1" w:tplc="FFFFFFFF" w:tentative="1">
      <w:start w:val="1"/>
      <w:numFmt w:val="bullet"/>
      <w:lvlText w:val="o"/>
      <w:lvlJc w:val="left"/>
      <w:pPr>
        <w:ind w:left="3600" w:hanging="360"/>
      </w:pPr>
      <w:rPr>
        <w:rFonts w:ascii="Courier New" w:hAnsi="Courier New" w:cs="Courier New" w:hint="default"/>
      </w:rPr>
    </w:lvl>
    <w:lvl w:ilvl="2" w:tplc="FFFFFFFF" w:tentative="1">
      <w:start w:val="1"/>
      <w:numFmt w:val="bullet"/>
      <w:lvlText w:val=""/>
      <w:lvlJc w:val="left"/>
      <w:pPr>
        <w:ind w:left="4320" w:hanging="360"/>
      </w:pPr>
      <w:rPr>
        <w:rFonts w:ascii="Wingdings" w:hAnsi="Wingdings" w:hint="default"/>
      </w:rPr>
    </w:lvl>
    <w:lvl w:ilvl="3" w:tplc="FFFFFFFF" w:tentative="1">
      <w:start w:val="1"/>
      <w:numFmt w:val="bullet"/>
      <w:lvlText w:val=""/>
      <w:lvlJc w:val="left"/>
      <w:pPr>
        <w:ind w:left="5040" w:hanging="360"/>
      </w:pPr>
      <w:rPr>
        <w:rFonts w:ascii="Symbol" w:hAnsi="Symbol" w:hint="default"/>
      </w:rPr>
    </w:lvl>
    <w:lvl w:ilvl="4" w:tplc="FFFFFFFF" w:tentative="1">
      <w:start w:val="1"/>
      <w:numFmt w:val="bullet"/>
      <w:lvlText w:val="o"/>
      <w:lvlJc w:val="left"/>
      <w:pPr>
        <w:ind w:left="5760" w:hanging="360"/>
      </w:pPr>
      <w:rPr>
        <w:rFonts w:ascii="Courier New" w:hAnsi="Courier New" w:cs="Courier New" w:hint="default"/>
      </w:rPr>
    </w:lvl>
    <w:lvl w:ilvl="5" w:tplc="FFFFFFFF" w:tentative="1">
      <w:start w:val="1"/>
      <w:numFmt w:val="bullet"/>
      <w:lvlText w:val=""/>
      <w:lvlJc w:val="left"/>
      <w:pPr>
        <w:ind w:left="6480" w:hanging="360"/>
      </w:pPr>
      <w:rPr>
        <w:rFonts w:ascii="Wingdings" w:hAnsi="Wingdings" w:hint="default"/>
      </w:rPr>
    </w:lvl>
    <w:lvl w:ilvl="6" w:tplc="FFFFFFFF" w:tentative="1">
      <w:start w:val="1"/>
      <w:numFmt w:val="bullet"/>
      <w:lvlText w:val=""/>
      <w:lvlJc w:val="left"/>
      <w:pPr>
        <w:ind w:left="7200" w:hanging="360"/>
      </w:pPr>
      <w:rPr>
        <w:rFonts w:ascii="Symbol" w:hAnsi="Symbol" w:hint="default"/>
      </w:rPr>
    </w:lvl>
    <w:lvl w:ilvl="7" w:tplc="FFFFFFFF" w:tentative="1">
      <w:start w:val="1"/>
      <w:numFmt w:val="bullet"/>
      <w:lvlText w:val="o"/>
      <w:lvlJc w:val="left"/>
      <w:pPr>
        <w:ind w:left="7920" w:hanging="360"/>
      </w:pPr>
      <w:rPr>
        <w:rFonts w:ascii="Courier New" w:hAnsi="Courier New" w:cs="Courier New" w:hint="default"/>
      </w:rPr>
    </w:lvl>
    <w:lvl w:ilvl="8" w:tplc="FFFFFFFF" w:tentative="1">
      <w:start w:val="1"/>
      <w:numFmt w:val="bullet"/>
      <w:lvlText w:val=""/>
      <w:lvlJc w:val="left"/>
      <w:pPr>
        <w:ind w:left="8640" w:hanging="360"/>
      </w:pPr>
      <w:rPr>
        <w:rFonts w:ascii="Wingdings" w:hAnsi="Wingdings" w:hint="default"/>
      </w:rPr>
    </w:lvl>
  </w:abstractNum>
  <w:abstractNum w:abstractNumId="26" w15:restartNumberingAfterBreak="0">
    <w:nsid w:val="597D55D6"/>
    <w:multiLevelType w:val="hybridMultilevel"/>
    <w:tmpl w:val="86AE205E"/>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7" w15:restartNumberingAfterBreak="0">
    <w:nsid w:val="64A13626"/>
    <w:multiLevelType w:val="hybridMultilevel"/>
    <w:tmpl w:val="F146CC04"/>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8" w15:restartNumberingAfterBreak="0">
    <w:nsid w:val="66B8725F"/>
    <w:multiLevelType w:val="hybridMultilevel"/>
    <w:tmpl w:val="6E52C32C"/>
    <w:lvl w:ilvl="0" w:tplc="FFFFFFFF">
      <w:start w:val="1"/>
      <w:numFmt w:val="decimal"/>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9" w15:restartNumberingAfterBreak="0">
    <w:nsid w:val="690C4ACD"/>
    <w:multiLevelType w:val="hybridMultilevel"/>
    <w:tmpl w:val="0C600032"/>
    <w:lvl w:ilvl="0" w:tplc="FFFFFFFF">
      <w:start w:val="1"/>
      <w:numFmt w:val="decimal"/>
      <w:lvlText w:val="%1."/>
      <w:lvlJc w:val="left"/>
      <w:pPr>
        <w:ind w:left="2880" w:hanging="360"/>
      </w:pPr>
      <w:rPr>
        <w:rFonts w:hint="default"/>
      </w:rPr>
    </w:lvl>
    <w:lvl w:ilvl="1" w:tplc="FFFFFFFF" w:tentative="1">
      <w:start w:val="1"/>
      <w:numFmt w:val="bullet"/>
      <w:lvlText w:val="o"/>
      <w:lvlJc w:val="left"/>
      <w:pPr>
        <w:ind w:left="3600" w:hanging="360"/>
      </w:pPr>
      <w:rPr>
        <w:rFonts w:ascii="Courier New" w:hAnsi="Courier New" w:cs="Courier New" w:hint="default"/>
      </w:rPr>
    </w:lvl>
    <w:lvl w:ilvl="2" w:tplc="FFFFFFFF" w:tentative="1">
      <w:start w:val="1"/>
      <w:numFmt w:val="bullet"/>
      <w:lvlText w:val=""/>
      <w:lvlJc w:val="left"/>
      <w:pPr>
        <w:ind w:left="4320" w:hanging="360"/>
      </w:pPr>
      <w:rPr>
        <w:rFonts w:ascii="Wingdings" w:hAnsi="Wingdings" w:hint="default"/>
      </w:rPr>
    </w:lvl>
    <w:lvl w:ilvl="3" w:tplc="FFFFFFFF" w:tentative="1">
      <w:start w:val="1"/>
      <w:numFmt w:val="bullet"/>
      <w:lvlText w:val=""/>
      <w:lvlJc w:val="left"/>
      <w:pPr>
        <w:ind w:left="5040" w:hanging="360"/>
      </w:pPr>
      <w:rPr>
        <w:rFonts w:ascii="Symbol" w:hAnsi="Symbol" w:hint="default"/>
      </w:rPr>
    </w:lvl>
    <w:lvl w:ilvl="4" w:tplc="FFFFFFFF" w:tentative="1">
      <w:start w:val="1"/>
      <w:numFmt w:val="bullet"/>
      <w:lvlText w:val="o"/>
      <w:lvlJc w:val="left"/>
      <w:pPr>
        <w:ind w:left="5760" w:hanging="360"/>
      </w:pPr>
      <w:rPr>
        <w:rFonts w:ascii="Courier New" w:hAnsi="Courier New" w:cs="Courier New" w:hint="default"/>
      </w:rPr>
    </w:lvl>
    <w:lvl w:ilvl="5" w:tplc="FFFFFFFF" w:tentative="1">
      <w:start w:val="1"/>
      <w:numFmt w:val="bullet"/>
      <w:lvlText w:val=""/>
      <w:lvlJc w:val="left"/>
      <w:pPr>
        <w:ind w:left="6480" w:hanging="360"/>
      </w:pPr>
      <w:rPr>
        <w:rFonts w:ascii="Wingdings" w:hAnsi="Wingdings" w:hint="default"/>
      </w:rPr>
    </w:lvl>
    <w:lvl w:ilvl="6" w:tplc="FFFFFFFF" w:tentative="1">
      <w:start w:val="1"/>
      <w:numFmt w:val="bullet"/>
      <w:lvlText w:val=""/>
      <w:lvlJc w:val="left"/>
      <w:pPr>
        <w:ind w:left="7200" w:hanging="360"/>
      </w:pPr>
      <w:rPr>
        <w:rFonts w:ascii="Symbol" w:hAnsi="Symbol" w:hint="default"/>
      </w:rPr>
    </w:lvl>
    <w:lvl w:ilvl="7" w:tplc="FFFFFFFF" w:tentative="1">
      <w:start w:val="1"/>
      <w:numFmt w:val="bullet"/>
      <w:lvlText w:val="o"/>
      <w:lvlJc w:val="left"/>
      <w:pPr>
        <w:ind w:left="7920" w:hanging="360"/>
      </w:pPr>
      <w:rPr>
        <w:rFonts w:ascii="Courier New" w:hAnsi="Courier New" w:cs="Courier New" w:hint="default"/>
      </w:rPr>
    </w:lvl>
    <w:lvl w:ilvl="8" w:tplc="FFFFFFFF" w:tentative="1">
      <w:start w:val="1"/>
      <w:numFmt w:val="bullet"/>
      <w:lvlText w:val=""/>
      <w:lvlJc w:val="left"/>
      <w:pPr>
        <w:ind w:left="8640" w:hanging="360"/>
      </w:pPr>
      <w:rPr>
        <w:rFonts w:ascii="Wingdings" w:hAnsi="Wingdings" w:hint="default"/>
      </w:rPr>
    </w:lvl>
  </w:abstractNum>
  <w:abstractNum w:abstractNumId="30" w15:restartNumberingAfterBreak="0">
    <w:nsid w:val="6C0C50F8"/>
    <w:multiLevelType w:val="hybridMultilevel"/>
    <w:tmpl w:val="1A742C5C"/>
    <w:lvl w:ilvl="0" w:tplc="8E24A4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5AA4E06"/>
    <w:multiLevelType w:val="multilevel"/>
    <w:tmpl w:val="E32E0022"/>
    <w:lvl w:ilvl="0">
      <w:start w:val="1"/>
      <w:numFmt w:val="decimal"/>
      <w:lvlText w:val="%1."/>
      <w:lvlJc w:val="left"/>
      <w:pPr>
        <w:ind w:left="720" w:hanging="360"/>
      </w:pPr>
      <w:rPr>
        <w:rFonts w:hint="default"/>
      </w:rPr>
    </w:lvl>
    <w:lvl w:ilvl="1">
      <w:start w:val="1"/>
      <w:numFmt w:val="decimal"/>
      <w:pStyle w:val="BAB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EDF7720"/>
    <w:multiLevelType w:val="hybridMultilevel"/>
    <w:tmpl w:val="776CFF7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1662656917">
    <w:abstractNumId w:val="3"/>
  </w:num>
  <w:num w:numId="2" w16cid:durableId="1850176114">
    <w:abstractNumId w:val="23"/>
  </w:num>
  <w:num w:numId="3" w16cid:durableId="1898006218">
    <w:abstractNumId w:val="31"/>
  </w:num>
  <w:num w:numId="4" w16cid:durableId="890270598">
    <w:abstractNumId w:val="8"/>
  </w:num>
  <w:num w:numId="5" w16cid:durableId="1738279330">
    <w:abstractNumId w:val="4"/>
  </w:num>
  <w:num w:numId="6" w16cid:durableId="735012479">
    <w:abstractNumId w:val="14"/>
  </w:num>
  <w:num w:numId="7" w16cid:durableId="402946417">
    <w:abstractNumId w:val="17"/>
  </w:num>
  <w:num w:numId="8" w16cid:durableId="942803059">
    <w:abstractNumId w:val="9"/>
  </w:num>
  <w:num w:numId="9" w16cid:durableId="951286821">
    <w:abstractNumId w:val="20"/>
  </w:num>
  <w:num w:numId="10" w16cid:durableId="674264376">
    <w:abstractNumId w:val="11"/>
  </w:num>
  <w:num w:numId="11" w16cid:durableId="1728413012">
    <w:abstractNumId w:val="16"/>
  </w:num>
  <w:num w:numId="12" w16cid:durableId="1704985818">
    <w:abstractNumId w:val="24"/>
  </w:num>
  <w:num w:numId="13" w16cid:durableId="1219629290">
    <w:abstractNumId w:val="26"/>
  </w:num>
  <w:num w:numId="14" w16cid:durableId="208734775">
    <w:abstractNumId w:val="10"/>
  </w:num>
  <w:num w:numId="15" w16cid:durableId="1354919685">
    <w:abstractNumId w:val="29"/>
  </w:num>
  <w:num w:numId="16" w16cid:durableId="1546134122">
    <w:abstractNumId w:val="21"/>
  </w:num>
  <w:num w:numId="17" w16cid:durableId="1733114408">
    <w:abstractNumId w:val="25"/>
  </w:num>
  <w:num w:numId="18" w16cid:durableId="949967761">
    <w:abstractNumId w:val="19"/>
  </w:num>
  <w:num w:numId="19" w16cid:durableId="1701584730">
    <w:abstractNumId w:val="32"/>
  </w:num>
  <w:num w:numId="20" w16cid:durableId="495538438">
    <w:abstractNumId w:val="27"/>
  </w:num>
  <w:num w:numId="21" w16cid:durableId="210003804">
    <w:abstractNumId w:val="6"/>
  </w:num>
  <w:num w:numId="22" w16cid:durableId="1346592460">
    <w:abstractNumId w:val="22"/>
  </w:num>
  <w:num w:numId="23" w16cid:durableId="396056699">
    <w:abstractNumId w:val="12"/>
  </w:num>
  <w:num w:numId="24" w16cid:durableId="1742869854">
    <w:abstractNumId w:val="28"/>
  </w:num>
  <w:num w:numId="25" w16cid:durableId="546570820">
    <w:abstractNumId w:val="15"/>
  </w:num>
  <w:num w:numId="26" w16cid:durableId="342821713">
    <w:abstractNumId w:val="18"/>
  </w:num>
  <w:num w:numId="27" w16cid:durableId="2111970178">
    <w:abstractNumId w:val="0"/>
  </w:num>
  <w:num w:numId="28" w16cid:durableId="1210654013">
    <w:abstractNumId w:val="7"/>
  </w:num>
  <w:num w:numId="29" w16cid:durableId="1977250009">
    <w:abstractNumId w:val="2"/>
  </w:num>
  <w:num w:numId="30" w16cid:durableId="774441924">
    <w:abstractNumId w:val="5"/>
  </w:num>
  <w:num w:numId="31" w16cid:durableId="612131210">
    <w:abstractNumId w:val="1"/>
  </w:num>
  <w:num w:numId="32" w16cid:durableId="1171750589">
    <w:abstractNumId w:val="30"/>
  </w:num>
  <w:num w:numId="33" w16cid:durableId="271792318">
    <w:abstractNumId w:val="1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7E33"/>
    <w:rsid w:val="00000D88"/>
    <w:rsid w:val="00000F7A"/>
    <w:rsid w:val="00001432"/>
    <w:rsid w:val="0000187F"/>
    <w:rsid w:val="00002838"/>
    <w:rsid w:val="00002DCF"/>
    <w:rsid w:val="0000303C"/>
    <w:rsid w:val="00003CF7"/>
    <w:rsid w:val="00003D67"/>
    <w:rsid w:val="000040D0"/>
    <w:rsid w:val="000041E2"/>
    <w:rsid w:val="0000746D"/>
    <w:rsid w:val="000079B8"/>
    <w:rsid w:val="00007DCD"/>
    <w:rsid w:val="00010A6A"/>
    <w:rsid w:val="000114DC"/>
    <w:rsid w:val="0001162D"/>
    <w:rsid w:val="00011E07"/>
    <w:rsid w:val="000122DE"/>
    <w:rsid w:val="0001246E"/>
    <w:rsid w:val="00013BF3"/>
    <w:rsid w:val="00013C8C"/>
    <w:rsid w:val="00013E55"/>
    <w:rsid w:val="0001442B"/>
    <w:rsid w:val="0001454A"/>
    <w:rsid w:val="0001662E"/>
    <w:rsid w:val="000176FE"/>
    <w:rsid w:val="00017B18"/>
    <w:rsid w:val="00017BC6"/>
    <w:rsid w:val="00020734"/>
    <w:rsid w:val="0002115F"/>
    <w:rsid w:val="000212B8"/>
    <w:rsid w:val="0002212F"/>
    <w:rsid w:val="000224B1"/>
    <w:rsid w:val="00022C27"/>
    <w:rsid w:val="00022F61"/>
    <w:rsid w:val="000230AC"/>
    <w:rsid w:val="000238A1"/>
    <w:rsid w:val="00024C19"/>
    <w:rsid w:val="00024EE0"/>
    <w:rsid w:val="000252E3"/>
    <w:rsid w:val="00025CCB"/>
    <w:rsid w:val="00025DF4"/>
    <w:rsid w:val="00025E55"/>
    <w:rsid w:val="00026155"/>
    <w:rsid w:val="000262CD"/>
    <w:rsid w:val="00026775"/>
    <w:rsid w:val="00026CCF"/>
    <w:rsid w:val="00026D7F"/>
    <w:rsid w:val="00027F82"/>
    <w:rsid w:val="00030701"/>
    <w:rsid w:val="00030821"/>
    <w:rsid w:val="00030E10"/>
    <w:rsid w:val="000317C6"/>
    <w:rsid w:val="00031CEE"/>
    <w:rsid w:val="00031E1E"/>
    <w:rsid w:val="00032354"/>
    <w:rsid w:val="000328B8"/>
    <w:rsid w:val="00032E5C"/>
    <w:rsid w:val="000334B6"/>
    <w:rsid w:val="00033E80"/>
    <w:rsid w:val="00034D78"/>
    <w:rsid w:val="0003670E"/>
    <w:rsid w:val="00036B49"/>
    <w:rsid w:val="00037422"/>
    <w:rsid w:val="000377AD"/>
    <w:rsid w:val="00040F73"/>
    <w:rsid w:val="00041834"/>
    <w:rsid w:val="00041B20"/>
    <w:rsid w:val="000420D5"/>
    <w:rsid w:val="000425B1"/>
    <w:rsid w:val="00042B2D"/>
    <w:rsid w:val="00043C30"/>
    <w:rsid w:val="00044807"/>
    <w:rsid w:val="000451AF"/>
    <w:rsid w:val="00045521"/>
    <w:rsid w:val="0004723E"/>
    <w:rsid w:val="00047F4E"/>
    <w:rsid w:val="0005006D"/>
    <w:rsid w:val="000507B3"/>
    <w:rsid w:val="0005095E"/>
    <w:rsid w:val="00050F39"/>
    <w:rsid w:val="00052BF3"/>
    <w:rsid w:val="00052CDD"/>
    <w:rsid w:val="00052EE0"/>
    <w:rsid w:val="00053032"/>
    <w:rsid w:val="0005315C"/>
    <w:rsid w:val="000534CC"/>
    <w:rsid w:val="00053E1A"/>
    <w:rsid w:val="0005438A"/>
    <w:rsid w:val="0005451D"/>
    <w:rsid w:val="00054650"/>
    <w:rsid w:val="00054F76"/>
    <w:rsid w:val="00055195"/>
    <w:rsid w:val="00055B1B"/>
    <w:rsid w:val="00055FD3"/>
    <w:rsid w:val="000560CA"/>
    <w:rsid w:val="00056224"/>
    <w:rsid w:val="00056658"/>
    <w:rsid w:val="0005690D"/>
    <w:rsid w:val="0006007E"/>
    <w:rsid w:val="000601D9"/>
    <w:rsid w:val="0006036E"/>
    <w:rsid w:val="00060D1D"/>
    <w:rsid w:val="000611B4"/>
    <w:rsid w:val="000611EC"/>
    <w:rsid w:val="0006131F"/>
    <w:rsid w:val="00061323"/>
    <w:rsid w:val="0006134A"/>
    <w:rsid w:val="00061361"/>
    <w:rsid w:val="00061BBF"/>
    <w:rsid w:val="0006238C"/>
    <w:rsid w:val="000629C6"/>
    <w:rsid w:val="00063327"/>
    <w:rsid w:val="00063B49"/>
    <w:rsid w:val="0006408D"/>
    <w:rsid w:val="000641DE"/>
    <w:rsid w:val="000644FA"/>
    <w:rsid w:val="00064B5C"/>
    <w:rsid w:val="00065B79"/>
    <w:rsid w:val="00065CC3"/>
    <w:rsid w:val="00065EFA"/>
    <w:rsid w:val="0007086F"/>
    <w:rsid w:val="000712EB"/>
    <w:rsid w:val="000720A6"/>
    <w:rsid w:val="00073502"/>
    <w:rsid w:val="00073FE1"/>
    <w:rsid w:val="00075323"/>
    <w:rsid w:val="0007632E"/>
    <w:rsid w:val="000766AC"/>
    <w:rsid w:val="00076C23"/>
    <w:rsid w:val="00076FC1"/>
    <w:rsid w:val="0007752E"/>
    <w:rsid w:val="00077E3D"/>
    <w:rsid w:val="00080F90"/>
    <w:rsid w:val="00082251"/>
    <w:rsid w:val="00082469"/>
    <w:rsid w:val="0008247D"/>
    <w:rsid w:val="00082641"/>
    <w:rsid w:val="000833A5"/>
    <w:rsid w:val="00083692"/>
    <w:rsid w:val="00083B33"/>
    <w:rsid w:val="0008481D"/>
    <w:rsid w:val="00084B1C"/>
    <w:rsid w:val="000857C1"/>
    <w:rsid w:val="000858F4"/>
    <w:rsid w:val="00085AAC"/>
    <w:rsid w:val="0008612D"/>
    <w:rsid w:val="00086E9C"/>
    <w:rsid w:val="0008746A"/>
    <w:rsid w:val="00087560"/>
    <w:rsid w:val="0009046A"/>
    <w:rsid w:val="0009079C"/>
    <w:rsid w:val="00090A5E"/>
    <w:rsid w:val="000914FC"/>
    <w:rsid w:val="00092637"/>
    <w:rsid w:val="000937BD"/>
    <w:rsid w:val="000939B0"/>
    <w:rsid w:val="000948DC"/>
    <w:rsid w:val="0009498E"/>
    <w:rsid w:val="00095054"/>
    <w:rsid w:val="0009549F"/>
    <w:rsid w:val="000954C5"/>
    <w:rsid w:val="00095F4A"/>
    <w:rsid w:val="00096B25"/>
    <w:rsid w:val="000A035C"/>
    <w:rsid w:val="000A192F"/>
    <w:rsid w:val="000A1BD2"/>
    <w:rsid w:val="000A2C82"/>
    <w:rsid w:val="000A2DF1"/>
    <w:rsid w:val="000A424E"/>
    <w:rsid w:val="000A4804"/>
    <w:rsid w:val="000A4F5F"/>
    <w:rsid w:val="000A4F99"/>
    <w:rsid w:val="000A546A"/>
    <w:rsid w:val="000A6925"/>
    <w:rsid w:val="000A773E"/>
    <w:rsid w:val="000A7BA8"/>
    <w:rsid w:val="000B0524"/>
    <w:rsid w:val="000B0638"/>
    <w:rsid w:val="000B0D46"/>
    <w:rsid w:val="000B174D"/>
    <w:rsid w:val="000B196E"/>
    <w:rsid w:val="000B1A54"/>
    <w:rsid w:val="000B1FB5"/>
    <w:rsid w:val="000B2CDB"/>
    <w:rsid w:val="000B3174"/>
    <w:rsid w:val="000B3954"/>
    <w:rsid w:val="000B3F81"/>
    <w:rsid w:val="000B40B6"/>
    <w:rsid w:val="000B523E"/>
    <w:rsid w:val="000B5CE6"/>
    <w:rsid w:val="000B5CFB"/>
    <w:rsid w:val="000B7449"/>
    <w:rsid w:val="000B7F19"/>
    <w:rsid w:val="000C0471"/>
    <w:rsid w:val="000C067C"/>
    <w:rsid w:val="000C0C30"/>
    <w:rsid w:val="000C1A09"/>
    <w:rsid w:val="000C1E8A"/>
    <w:rsid w:val="000C2820"/>
    <w:rsid w:val="000C2C9B"/>
    <w:rsid w:val="000C3087"/>
    <w:rsid w:val="000C3FAD"/>
    <w:rsid w:val="000C56FE"/>
    <w:rsid w:val="000C60A9"/>
    <w:rsid w:val="000C7487"/>
    <w:rsid w:val="000C76C9"/>
    <w:rsid w:val="000C7805"/>
    <w:rsid w:val="000D0368"/>
    <w:rsid w:val="000D0444"/>
    <w:rsid w:val="000D0C59"/>
    <w:rsid w:val="000D1FCE"/>
    <w:rsid w:val="000D24C3"/>
    <w:rsid w:val="000D2A67"/>
    <w:rsid w:val="000D340A"/>
    <w:rsid w:val="000D348C"/>
    <w:rsid w:val="000D3548"/>
    <w:rsid w:val="000D3780"/>
    <w:rsid w:val="000D3D38"/>
    <w:rsid w:val="000D4CA6"/>
    <w:rsid w:val="000D4E5E"/>
    <w:rsid w:val="000D5428"/>
    <w:rsid w:val="000D54FE"/>
    <w:rsid w:val="000D6233"/>
    <w:rsid w:val="000D6A7E"/>
    <w:rsid w:val="000D6CFC"/>
    <w:rsid w:val="000D772B"/>
    <w:rsid w:val="000E08F4"/>
    <w:rsid w:val="000E0EDC"/>
    <w:rsid w:val="000E10DB"/>
    <w:rsid w:val="000E202F"/>
    <w:rsid w:val="000E2499"/>
    <w:rsid w:val="000E3A5F"/>
    <w:rsid w:val="000E4076"/>
    <w:rsid w:val="000E432E"/>
    <w:rsid w:val="000E4632"/>
    <w:rsid w:val="000E46C7"/>
    <w:rsid w:val="000E4ADD"/>
    <w:rsid w:val="000E4D1D"/>
    <w:rsid w:val="000E5018"/>
    <w:rsid w:val="000E53FB"/>
    <w:rsid w:val="000E6BA8"/>
    <w:rsid w:val="000E6BC8"/>
    <w:rsid w:val="000E6E59"/>
    <w:rsid w:val="000F06A9"/>
    <w:rsid w:val="000F07C5"/>
    <w:rsid w:val="000F0988"/>
    <w:rsid w:val="000F0E31"/>
    <w:rsid w:val="000F1A47"/>
    <w:rsid w:val="000F1C5B"/>
    <w:rsid w:val="000F29F4"/>
    <w:rsid w:val="000F3172"/>
    <w:rsid w:val="000F3627"/>
    <w:rsid w:val="000F3628"/>
    <w:rsid w:val="000F3C88"/>
    <w:rsid w:val="000F42FB"/>
    <w:rsid w:val="000F48BD"/>
    <w:rsid w:val="000F51A5"/>
    <w:rsid w:val="000F574D"/>
    <w:rsid w:val="000F596F"/>
    <w:rsid w:val="000F6223"/>
    <w:rsid w:val="000F73D2"/>
    <w:rsid w:val="000F74C5"/>
    <w:rsid w:val="000F74E5"/>
    <w:rsid w:val="0010033F"/>
    <w:rsid w:val="0010075E"/>
    <w:rsid w:val="00101886"/>
    <w:rsid w:val="00101AC9"/>
    <w:rsid w:val="00101FF9"/>
    <w:rsid w:val="001022CF"/>
    <w:rsid w:val="001023F3"/>
    <w:rsid w:val="00102F95"/>
    <w:rsid w:val="00104064"/>
    <w:rsid w:val="001049F0"/>
    <w:rsid w:val="00104BA4"/>
    <w:rsid w:val="00105F0B"/>
    <w:rsid w:val="00105FF1"/>
    <w:rsid w:val="00106068"/>
    <w:rsid w:val="0010666E"/>
    <w:rsid w:val="00106829"/>
    <w:rsid w:val="001069A4"/>
    <w:rsid w:val="00107AF4"/>
    <w:rsid w:val="00107C32"/>
    <w:rsid w:val="00107CCD"/>
    <w:rsid w:val="0011007A"/>
    <w:rsid w:val="00110D97"/>
    <w:rsid w:val="00111ACE"/>
    <w:rsid w:val="0011359C"/>
    <w:rsid w:val="0011376A"/>
    <w:rsid w:val="001139DA"/>
    <w:rsid w:val="00114085"/>
    <w:rsid w:val="001141B3"/>
    <w:rsid w:val="001141E3"/>
    <w:rsid w:val="0011438D"/>
    <w:rsid w:val="0011457C"/>
    <w:rsid w:val="00114613"/>
    <w:rsid w:val="00114C1C"/>
    <w:rsid w:val="00115FAF"/>
    <w:rsid w:val="00116586"/>
    <w:rsid w:val="0012007F"/>
    <w:rsid w:val="001206F8"/>
    <w:rsid w:val="00122D89"/>
    <w:rsid w:val="001231EF"/>
    <w:rsid w:val="00123E6E"/>
    <w:rsid w:val="00123F15"/>
    <w:rsid w:val="0012463F"/>
    <w:rsid w:val="001248AF"/>
    <w:rsid w:val="00125606"/>
    <w:rsid w:val="00125653"/>
    <w:rsid w:val="00126265"/>
    <w:rsid w:val="00127428"/>
    <w:rsid w:val="00127B27"/>
    <w:rsid w:val="00130143"/>
    <w:rsid w:val="00130938"/>
    <w:rsid w:val="00130F74"/>
    <w:rsid w:val="00131454"/>
    <w:rsid w:val="001314DE"/>
    <w:rsid w:val="00131823"/>
    <w:rsid w:val="001326F8"/>
    <w:rsid w:val="001328B2"/>
    <w:rsid w:val="00132F11"/>
    <w:rsid w:val="001335E0"/>
    <w:rsid w:val="00135BEB"/>
    <w:rsid w:val="00137338"/>
    <w:rsid w:val="00141851"/>
    <w:rsid w:val="001428F5"/>
    <w:rsid w:val="0014295A"/>
    <w:rsid w:val="00142BD7"/>
    <w:rsid w:val="00143484"/>
    <w:rsid w:val="00144275"/>
    <w:rsid w:val="001443BE"/>
    <w:rsid w:val="00144FFB"/>
    <w:rsid w:val="0014673C"/>
    <w:rsid w:val="00146C87"/>
    <w:rsid w:val="00147CCE"/>
    <w:rsid w:val="00147F19"/>
    <w:rsid w:val="001501F5"/>
    <w:rsid w:val="00150661"/>
    <w:rsid w:val="00150A15"/>
    <w:rsid w:val="00150B6D"/>
    <w:rsid w:val="0015100F"/>
    <w:rsid w:val="00152E53"/>
    <w:rsid w:val="0015318F"/>
    <w:rsid w:val="0015441D"/>
    <w:rsid w:val="001546C0"/>
    <w:rsid w:val="00154F00"/>
    <w:rsid w:val="00155017"/>
    <w:rsid w:val="00155CD4"/>
    <w:rsid w:val="001563F9"/>
    <w:rsid w:val="00156998"/>
    <w:rsid w:val="00156CD1"/>
    <w:rsid w:val="00157A21"/>
    <w:rsid w:val="00157B8A"/>
    <w:rsid w:val="00157FF7"/>
    <w:rsid w:val="00160106"/>
    <w:rsid w:val="0016049B"/>
    <w:rsid w:val="00160945"/>
    <w:rsid w:val="001609B4"/>
    <w:rsid w:val="00160FFA"/>
    <w:rsid w:val="001631D2"/>
    <w:rsid w:val="0016476C"/>
    <w:rsid w:val="0016499C"/>
    <w:rsid w:val="00164A68"/>
    <w:rsid w:val="0016549E"/>
    <w:rsid w:val="00165514"/>
    <w:rsid w:val="001656A4"/>
    <w:rsid w:val="00165BB6"/>
    <w:rsid w:val="00165C00"/>
    <w:rsid w:val="00166462"/>
    <w:rsid w:val="00166F04"/>
    <w:rsid w:val="0016752C"/>
    <w:rsid w:val="001700E4"/>
    <w:rsid w:val="00171CDB"/>
    <w:rsid w:val="001720C8"/>
    <w:rsid w:val="00174070"/>
    <w:rsid w:val="00174C10"/>
    <w:rsid w:val="00175652"/>
    <w:rsid w:val="00175B2D"/>
    <w:rsid w:val="00175C6C"/>
    <w:rsid w:val="00175EB3"/>
    <w:rsid w:val="00176887"/>
    <w:rsid w:val="00176F5F"/>
    <w:rsid w:val="001771CC"/>
    <w:rsid w:val="001776B0"/>
    <w:rsid w:val="001778D0"/>
    <w:rsid w:val="00180C5E"/>
    <w:rsid w:val="001813B3"/>
    <w:rsid w:val="001830A9"/>
    <w:rsid w:val="00184DE7"/>
    <w:rsid w:val="00185178"/>
    <w:rsid w:val="00185221"/>
    <w:rsid w:val="0018661C"/>
    <w:rsid w:val="00186713"/>
    <w:rsid w:val="00186A07"/>
    <w:rsid w:val="00186B89"/>
    <w:rsid w:val="00187645"/>
    <w:rsid w:val="00187C8F"/>
    <w:rsid w:val="00190AEA"/>
    <w:rsid w:val="0019134C"/>
    <w:rsid w:val="00191A33"/>
    <w:rsid w:val="00191A4B"/>
    <w:rsid w:val="001920DE"/>
    <w:rsid w:val="001924C5"/>
    <w:rsid w:val="00192B18"/>
    <w:rsid w:val="00192C73"/>
    <w:rsid w:val="001935E2"/>
    <w:rsid w:val="00193D2E"/>
    <w:rsid w:val="00193E49"/>
    <w:rsid w:val="00194360"/>
    <w:rsid w:val="00194529"/>
    <w:rsid w:val="00194C3D"/>
    <w:rsid w:val="001957F9"/>
    <w:rsid w:val="00195C30"/>
    <w:rsid w:val="0019627C"/>
    <w:rsid w:val="0019792B"/>
    <w:rsid w:val="00197EDC"/>
    <w:rsid w:val="001A1E8E"/>
    <w:rsid w:val="001A2BCB"/>
    <w:rsid w:val="001A36B9"/>
    <w:rsid w:val="001A40FB"/>
    <w:rsid w:val="001A4CE7"/>
    <w:rsid w:val="001A6D58"/>
    <w:rsid w:val="001A7201"/>
    <w:rsid w:val="001A768D"/>
    <w:rsid w:val="001A7C0E"/>
    <w:rsid w:val="001A7F65"/>
    <w:rsid w:val="001B04A4"/>
    <w:rsid w:val="001B10E8"/>
    <w:rsid w:val="001B3360"/>
    <w:rsid w:val="001B3797"/>
    <w:rsid w:val="001B3EF9"/>
    <w:rsid w:val="001B4C6F"/>
    <w:rsid w:val="001B4DE0"/>
    <w:rsid w:val="001B6076"/>
    <w:rsid w:val="001B609F"/>
    <w:rsid w:val="001B6D32"/>
    <w:rsid w:val="001B7461"/>
    <w:rsid w:val="001C0BF1"/>
    <w:rsid w:val="001C0C76"/>
    <w:rsid w:val="001C0D17"/>
    <w:rsid w:val="001C0FC8"/>
    <w:rsid w:val="001C13D7"/>
    <w:rsid w:val="001C17EE"/>
    <w:rsid w:val="001C2B5F"/>
    <w:rsid w:val="001C2C30"/>
    <w:rsid w:val="001C3703"/>
    <w:rsid w:val="001C59C4"/>
    <w:rsid w:val="001C5DEE"/>
    <w:rsid w:val="001C6027"/>
    <w:rsid w:val="001C6296"/>
    <w:rsid w:val="001C6597"/>
    <w:rsid w:val="001C779C"/>
    <w:rsid w:val="001C7855"/>
    <w:rsid w:val="001D0922"/>
    <w:rsid w:val="001D132F"/>
    <w:rsid w:val="001D1720"/>
    <w:rsid w:val="001D1BD0"/>
    <w:rsid w:val="001D21BB"/>
    <w:rsid w:val="001D2915"/>
    <w:rsid w:val="001D2C77"/>
    <w:rsid w:val="001D2DBA"/>
    <w:rsid w:val="001D2F68"/>
    <w:rsid w:val="001D5539"/>
    <w:rsid w:val="001D5740"/>
    <w:rsid w:val="001D5AEB"/>
    <w:rsid w:val="001D62B6"/>
    <w:rsid w:val="001D776F"/>
    <w:rsid w:val="001D792B"/>
    <w:rsid w:val="001D7A8A"/>
    <w:rsid w:val="001E042C"/>
    <w:rsid w:val="001E11C9"/>
    <w:rsid w:val="001E1A9C"/>
    <w:rsid w:val="001E2846"/>
    <w:rsid w:val="001E2F80"/>
    <w:rsid w:val="001E3736"/>
    <w:rsid w:val="001E3982"/>
    <w:rsid w:val="001E4141"/>
    <w:rsid w:val="001E47E4"/>
    <w:rsid w:val="001E4C9B"/>
    <w:rsid w:val="001E4ECE"/>
    <w:rsid w:val="001E6505"/>
    <w:rsid w:val="001E67B0"/>
    <w:rsid w:val="001E68CC"/>
    <w:rsid w:val="001E692B"/>
    <w:rsid w:val="001F01DE"/>
    <w:rsid w:val="001F0865"/>
    <w:rsid w:val="001F103F"/>
    <w:rsid w:val="001F10F0"/>
    <w:rsid w:val="001F1285"/>
    <w:rsid w:val="001F1310"/>
    <w:rsid w:val="001F1A47"/>
    <w:rsid w:val="001F2190"/>
    <w:rsid w:val="001F22E1"/>
    <w:rsid w:val="001F2449"/>
    <w:rsid w:val="001F3372"/>
    <w:rsid w:val="001F3D95"/>
    <w:rsid w:val="001F3F13"/>
    <w:rsid w:val="001F4B8E"/>
    <w:rsid w:val="001F4BE7"/>
    <w:rsid w:val="001F530C"/>
    <w:rsid w:val="001F545F"/>
    <w:rsid w:val="001F5F81"/>
    <w:rsid w:val="001F5FB2"/>
    <w:rsid w:val="001F74AB"/>
    <w:rsid w:val="001F7528"/>
    <w:rsid w:val="001F78BF"/>
    <w:rsid w:val="00200078"/>
    <w:rsid w:val="002004B6"/>
    <w:rsid w:val="0020070B"/>
    <w:rsid w:val="002008CD"/>
    <w:rsid w:val="00200C21"/>
    <w:rsid w:val="00200D0E"/>
    <w:rsid w:val="00201148"/>
    <w:rsid w:val="00202A74"/>
    <w:rsid w:val="00203A5A"/>
    <w:rsid w:val="00203D0D"/>
    <w:rsid w:val="00204007"/>
    <w:rsid w:val="002049BE"/>
    <w:rsid w:val="00204E04"/>
    <w:rsid w:val="002051B1"/>
    <w:rsid w:val="00205921"/>
    <w:rsid w:val="00205A25"/>
    <w:rsid w:val="00205B8E"/>
    <w:rsid w:val="0020608B"/>
    <w:rsid w:val="00206DB9"/>
    <w:rsid w:val="00207771"/>
    <w:rsid w:val="00207CF6"/>
    <w:rsid w:val="00210364"/>
    <w:rsid w:val="002103CB"/>
    <w:rsid w:val="00210C26"/>
    <w:rsid w:val="0021122A"/>
    <w:rsid w:val="00211FD1"/>
    <w:rsid w:val="002121D6"/>
    <w:rsid w:val="002132A7"/>
    <w:rsid w:val="00213807"/>
    <w:rsid w:val="0021478A"/>
    <w:rsid w:val="00214B64"/>
    <w:rsid w:val="0021537D"/>
    <w:rsid w:val="0021618A"/>
    <w:rsid w:val="0021652B"/>
    <w:rsid w:val="0021691F"/>
    <w:rsid w:val="00216F23"/>
    <w:rsid w:val="00217362"/>
    <w:rsid w:val="002203A7"/>
    <w:rsid w:val="0022111A"/>
    <w:rsid w:val="002226F9"/>
    <w:rsid w:val="002228A0"/>
    <w:rsid w:val="002229E7"/>
    <w:rsid w:val="00222DC8"/>
    <w:rsid w:val="002238AF"/>
    <w:rsid w:val="00223CD3"/>
    <w:rsid w:val="00224035"/>
    <w:rsid w:val="00224D56"/>
    <w:rsid w:val="00224F59"/>
    <w:rsid w:val="00224F9F"/>
    <w:rsid w:val="00226040"/>
    <w:rsid w:val="00226A78"/>
    <w:rsid w:val="00226FAC"/>
    <w:rsid w:val="00227395"/>
    <w:rsid w:val="00227E33"/>
    <w:rsid w:val="002307B8"/>
    <w:rsid w:val="002307D3"/>
    <w:rsid w:val="00230B57"/>
    <w:rsid w:val="002312FA"/>
    <w:rsid w:val="002319F4"/>
    <w:rsid w:val="00232002"/>
    <w:rsid w:val="00232457"/>
    <w:rsid w:val="00232495"/>
    <w:rsid w:val="00232854"/>
    <w:rsid w:val="00232C59"/>
    <w:rsid w:val="00233B58"/>
    <w:rsid w:val="002349A6"/>
    <w:rsid w:val="00234CEB"/>
    <w:rsid w:val="0023500C"/>
    <w:rsid w:val="00235EA8"/>
    <w:rsid w:val="00235F3A"/>
    <w:rsid w:val="00236B10"/>
    <w:rsid w:val="0023709C"/>
    <w:rsid w:val="002378C2"/>
    <w:rsid w:val="0024006D"/>
    <w:rsid w:val="00240168"/>
    <w:rsid w:val="002403ED"/>
    <w:rsid w:val="00240545"/>
    <w:rsid w:val="00241FE1"/>
    <w:rsid w:val="002425D7"/>
    <w:rsid w:val="00243BAA"/>
    <w:rsid w:val="00243F63"/>
    <w:rsid w:val="002441ED"/>
    <w:rsid w:val="00244FF3"/>
    <w:rsid w:val="0024742C"/>
    <w:rsid w:val="002500F1"/>
    <w:rsid w:val="0025058C"/>
    <w:rsid w:val="002505B8"/>
    <w:rsid w:val="0025068C"/>
    <w:rsid w:val="00250B72"/>
    <w:rsid w:val="00250ED1"/>
    <w:rsid w:val="00251872"/>
    <w:rsid w:val="002527C2"/>
    <w:rsid w:val="00252F9C"/>
    <w:rsid w:val="00253A70"/>
    <w:rsid w:val="002543AA"/>
    <w:rsid w:val="00255712"/>
    <w:rsid w:val="00256175"/>
    <w:rsid w:val="00257384"/>
    <w:rsid w:val="00257C59"/>
    <w:rsid w:val="002606D3"/>
    <w:rsid w:val="00260CF6"/>
    <w:rsid w:val="00261300"/>
    <w:rsid w:val="002617F4"/>
    <w:rsid w:val="00261B27"/>
    <w:rsid w:val="00263A63"/>
    <w:rsid w:val="00263C1F"/>
    <w:rsid w:val="00263EF0"/>
    <w:rsid w:val="002641E3"/>
    <w:rsid w:val="002644CD"/>
    <w:rsid w:val="002647AF"/>
    <w:rsid w:val="00265CB4"/>
    <w:rsid w:val="002661CD"/>
    <w:rsid w:val="00266887"/>
    <w:rsid w:val="00266BE9"/>
    <w:rsid w:val="00266CFB"/>
    <w:rsid w:val="00266D6C"/>
    <w:rsid w:val="0026768B"/>
    <w:rsid w:val="00270A17"/>
    <w:rsid w:val="00270D8C"/>
    <w:rsid w:val="00270DE8"/>
    <w:rsid w:val="002710D3"/>
    <w:rsid w:val="002719FD"/>
    <w:rsid w:val="00272100"/>
    <w:rsid w:val="0027269E"/>
    <w:rsid w:val="00272734"/>
    <w:rsid w:val="002729D3"/>
    <w:rsid w:val="00272F7D"/>
    <w:rsid w:val="00273BF8"/>
    <w:rsid w:val="00274C21"/>
    <w:rsid w:val="00276788"/>
    <w:rsid w:val="00276F87"/>
    <w:rsid w:val="00277044"/>
    <w:rsid w:val="00280336"/>
    <w:rsid w:val="0028094B"/>
    <w:rsid w:val="002813C4"/>
    <w:rsid w:val="00281E82"/>
    <w:rsid w:val="002831AF"/>
    <w:rsid w:val="002839AE"/>
    <w:rsid w:val="00283AA6"/>
    <w:rsid w:val="00283AD2"/>
    <w:rsid w:val="00283F5D"/>
    <w:rsid w:val="00284E2D"/>
    <w:rsid w:val="00284ED2"/>
    <w:rsid w:val="00286739"/>
    <w:rsid w:val="00286A3C"/>
    <w:rsid w:val="002873AB"/>
    <w:rsid w:val="00290A0D"/>
    <w:rsid w:val="00290B17"/>
    <w:rsid w:val="00290B71"/>
    <w:rsid w:val="0029179F"/>
    <w:rsid w:val="002918DB"/>
    <w:rsid w:val="002929CE"/>
    <w:rsid w:val="00292D50"/>
    <w:rsid w:val="00293084"/>
    <w:rsid w:val="00293248"/>
    <w:rsid w:val="0029643E"/>
    <w:rsid w:val="0029663A"/>
    <w:rsid w:val="00296951"/>
    <w:rsid w:val="00296C88"/>
    <w:rsid w:val="002970DF"/>
    <w:rsid w:val="002A05BF"/>
    <w:rsid w:val="002A10B3"/>
    <w:rsid w:val="002A2461"/>
    <w:rsid w:val="002A248D"/>
    <w:rsid w:val="002A257D"/>
    <w:rsid w:val="002A2B80"/>
    <w:rsid w:val="002A45DD"/>
    <w:rsid w:val="002A4A43"/>
    <w:rsid w:val="002A4CB3"/>
    <w:rsid w:val="002A5103"/>
    <w:rsid w:val="002A6EF0"/>
    <w:rsid w:val="002A7779"/>
    <w:rsid w:val="002B01F0"/>
    <w:rsid w:val="002B0234"/>
    <w:rsid w:val="002B025F"/>
    <w:rsid w:val="002B034B"/>
    <w:rsid w:val="002B0BD5"/>
    <w:rsid w:val="002B0E24"/>
    <w:rsid w:val="002B104E"/>
    <w:rsid w:val="002B21A1"/>
    <w:rsid w:val="002B2212"/>
    <w:rsid w:val="002B2CC8"/>
    <w:rsid w:val="002B3333"/>
    <w:rsid w:val="002B45D4"/>
    <w:rsid w:val="002B55C3"/>
    <w:rsid w:val="002B5878"/>
    <w:rsid w:val="002B5B74"/>
    <w:rsid w:val="002C0364"/>
    <w:rsid w:val="002C04D2"/>
    <w:rsid w:val="002C2A41"/>
    <w:rsid w:val="002C30AE"/>
    <w:rsid w:val="002C4877"/>
    <w:rsid w:val="002C5604"/>
    <w:rsid w:val="002C607A"/>
    <w:rsid w:val="002C6E6F"/>
    <w:rsid w:val="002C71BC"/>
    <w:rsid w:val="002D081E"/>
    <w:rsid w:val="002D0C2D"/>
    <w:rsid w:val="002D0D1B"/>
    <w:rsid w:val="002D167E"/>
    <w:rsid w:val="002D1B69"/>
    <w:rsid w:val="002D1D6A"/>
    <w:rsid w:val="002D28C0"/>
    <w:rsid w:val="002D2C9A"/>
    <w:rsid w:val="002D398D"/>
    <w:rsid w:val="002D4791"/>
    <w:rsid w:val="002D5206"/>
    <w:rsid w:val="002D5C17"/>
    <w:rsid w:val="002D5E32"/>
    <w:rsid w:val="002D67C5"/>
    <w:rsid w:val="002D7134"/>
    <w:rsid w:val="002E09B0"/>
    <w:rsid w:val="002E1326"/>
    <w:rsid w:val="002E1473"/>
    <w:rsid w:val="002E1E3B"/>
    <w:rsid w:val="002E3ED7"/>
    <w:rsid w:val="002E4765"/>
    <w:rsid w:val="002E4B70"/>
    <w:rsid w:val="002E5121"/>
    <w:rsid w:val="002E5735"/>
    <w:rsid w:val="002E5CC3"/>
    <w:rsid w:val="002E6117"/>
    <w:rsid w:val="002E6CEB"/>
    <w:rsid w:val="002E72A6"/>
    <w:rsid w:val="002E7654"/>
    <w:rsid w:val="002E7AC2"/>
    <w:rsid w:val="002F00BA"/>
    <w:rsid w:val="002F0694"/>
    <w:rsid w:val="002F0F51"/>
    <w:rsid w:val="002F13E4"/>
    <w:rsid w:val="002F1C2A"/>
    <w:rsid w:val="002F45F7"/>
    <w:rsid w:val="002F6AA3"/>
    <w:rsid w:val="00300B9C"/>
    <w:rsid w:val="00300CCD"/>
    <w:rsid w:val="00301732"/>
    <w:rsid w:val="00302494"/>
    <w:rsid w:val="0030323D"/>
    <w:rsid w:val="00303636"/>
    <w:rsid w:val="00303A5D"/>
    <w:rsid w:val="00303CE1"/>
    <w:rsid w:val="00304905"/>
    <w:rsid w:val="00304CFA"/>
    <w:rsid w:val="00305959"/>
    <w:rsid w:val="00306007"/>
    <w:rsid w:val="0030615B"/>
    <w:rsid w:val="00306B27"/>
    <w:rsid w:val="00306C22"/>
    <w:rsid w:val="00307646"/>
    <w:rsid w:val="003076AA"/>
    <w:rsid w:val="0030780A"/>
    <w:rsid w:val="00307B01"/>
    <w:rsid w:val="00310124"/>
    <w:rsid w:val="00313928"/>
    <w:rsid w:val="00313EB4"/>
    <w:rsid w:val="003147EC"/>
    <w:rsid w:val="00315B26"/>
    <w:rsid w:val="00315CE9"/>
    <w:rsid w:val="00317FC7"/>
    <w:rsid w:val="00317FE9"/>
    <w:rsid w:val="00320112"/>
    <w:rsid w:val="00321099"/>
    <w:rsid w:val="003211E5"/>
    <w:rsid w:val="0032162B"/>
    <w:rsid w:val="00321ACB"/>
    <w:rsid w:val="003225AB"/>
    <w:rsid w:val="003232A9"/>
    <w:rsid w:val="0032336F"/>
    <w:rsid w:val="0032340E"/>
    <w:rsid w:val="0032436F"/>
    <w:rsid w:val="00324C18"/>
    <w:rsid w:val="00324CD9"/>
    <w:rsid w:val="0032531C"/>
    <w:rsid w:val="00325529"/>
    <w:rsid w:val="00325855"/>
    <w:rsid w:val="00325C1C"/>
    <w:rsid w:val="003266D0"/>
    <w:rsid w:val="00327686"/>
    <w:rsid w:val="003305AA"/>
    <w:rsid w:val="00330B34"/>
    <w:rsid w:val="00331508"/>
    <w:rsid w:val="0033150E"/>
    <w:rsid w:val="0033196D"/>
    <w:rsid w:val="00331C65"/>
    <w:rsid w:val="00331E7E"/>
    <w:rsid w:val="0033343F"/>
    <w:rsid w:val="00333F42"/>
    <w:rsid w:val="00333F67"/>
    <w:rsid w:val="0033456C"/>
    <w:rsid w:val="00334B36"/>
    <w:rsid w:val="00335DDE"/>
    <w:rsid w:val="00335EB6"/>
    <w:rsid w:val="003367EF"/>
    <w:rsid w:val="00337B75"/>
    <w:rsid w:val="00337D56"/>
    <w:rsid w:val="00337FD5"/>
    <w:rsid w:val="00340DA5"/>
    <w:rsid w:val="00340DE0"/>
    <w:rsid w:val="003410E7"/>
    <w:rsid w:val="00341378"/>
    <w:rsid w:val="00341651"/>
    <w:rsid w:val="00341841"/>
    <w:rsid w:val="003420D0"/>
    <w:rsid w:val="00342321"/>
    <w:rsid w:val="0034235C"/>
    <w:rsid w:val="00342642"/>
    <w:rsid w:val="003428CB"/>
    <w:rsid w:val="003429B7"/>
    <w:rsid w:val="00342BC1"/>
    <w:rsid w:val="00343D65"/>
    <w:rsid w:val="003443C3"/>
    <w:rsid w:val="00344B4E"/>
    <w:rsid w:val="003456FE"/>
    <w:rsid w:val="0034694F"/>
    <w:rsid w:val="00346E5E"/>
    <w:rsid w:val="00347120"/>
    <w:rsid w:val="003472F9"/>
    <w:rsid w:val="00347DC6"/>
    <w:rsid w:val="003508C4"/>
    <w:rsid w:val="00350C00"/>
    <w:rsid w:val="00350E3F"/>
    <w:rsid w:val="0035270B"/>
    <w:rsid w:val="00352BD2"/>
    <w:rsid w:val="003535AC"/>
    <w:rsid w:val="003543E2"/>
    <w:rsid w:val="003550CA"/>
    <w:rsid w:val="00355161"/>
    <w:rsid w:val="00355431"/>
    <w:rsid w:val="0035543D"/>
    <w:rsid w:val="00355C56"/>
    <w:rsid w:val="003561E9"/>
    <w:rsid w:val="00356B57"/>
    <w:rsid w:val="00356BA7"/>
    <w:rsid w:val="00356D19"/>
    <w:rsid w:val="00356D1C"/>
    <w:rsid w:val="00357165"/>
    <w:rsid w:val="00360BD9"/>
    <w:rsid w:val="00361696"/>
    <w:rsid w:val="00361C10"/>
    <w:rsid w:val="00362206"/>
    <w:rsid w:val="0036276D"/>
    <w:rsid w:val="0036556A"/>
    <w:rsid w:val="003659C7"/>
    <w:rsid w:val="00365F29"/>
    <w:rsid w:val="00366918"/>
    <w:rsid w:val="00366F05"/>
    <w:rsid w:val="003670C7"/>
    <w:rsid w:val="003671EC"/>
    <w:rsid w:val="003672A3"/>
    <w:rsid w:val="00367C0B"/>
    <w:rsid w:val="00367CF2"/>
    <w:rsid w:val="003703E2"/>
    <w:rsid w:val="003705CA"/>
    <w:rsid w:val="00370806"/>
    <w:rsid w:val="00370BC9"/>
    <w:rsid w:val="003712B4"/>
    <w:rsid w:val="00371828"/>
    <w:rsid w:val="00371F8E"/>
    <w:rsid w:val="00372C13"/>
    <w:rsid w:val="00373C07"/>
    <w:rsid w:val="003741F5"/>
    <w:rsid w:val="00374775"/>
    <w:rsid w:val="00374DF0"/>
    <w:rsid w:val="003751A1"/>
    <w:rsid w:val="003757B1"/>
    <w:rsid w:val="0037586D"/>
    <w:rsid w:val="003758F1"/>
    <w:rsid w:val="00376378"/>
    <w:rsid w:val="0037650B"/>
    <w:rsid w:val="003772A4"/>
    <w:rsid w:val="00377669"/>
    <w:rsid w:val="0038095C"/>
    <w:rsid w:val="00381580"/>
    <w:rsid w:val="00381AD2"/>
    <w:rsid w:val="0038266A"/>
    <w:rsid w:val="00382783"/>
    <w:rsid w:val="003828CD"/>
    <w:rsid w:val="00383304"/>
    <w:rsid w:val="003834C4"/>
    <w:rsid w:val="00384890"/>
    <w:rsid w:val="00384BD8"/>
    <w:rsid w:val="00384F3E"/>
    <w:rsid w:val="00385B61"/>
    <w:rsid w:val="00385ECD"/>
    <w:rsid w:val="00386206"/>
    <w:rsid w:val="00386AE5"/>
    <w:rsid w:val="0038778D"/>
    <w:rsid w:val="00390105"/>
    <w:rsid w:val="00391249"/>
    <w:rsid w:val="00391ED4"/>
    <w:rsid w:val="003921B4"/>
    <w:rsid w:val="003935C7"/>
    <w:rsid w:val="003947E8"/>
    <w:rsid w:val="00394C0F"/>
    <w:rsid w:val="00395B57"/>
    <w:rsid w:val="003962D3"/>
    <w:rsid w:val="00396687"/>
    <w:rsid w:val="003968B5"/>
    <w:rsid w:val="003A0617"/>
    <w:rsid w:val="003A1430"/>
    <w:rsid w:val="003A15F5"/>
    <w:rsid w:val="003A1C1A"/>
    <w:rsid w:val="003A226E"/>
    <w:rsid w:val="003A22AB"/>
    <w:rsid w:val="003A6A6D"/>
    <w:rsid w:val="003A6DB0"/>
    <w:rsid w:val="003A6E87"/>
    <w:rsid w:val="003A70FD"/>
    <w:rsid w:val="003A715A"/>
    <w:rsid w:val="003A7643"/>
    <w:rsid w:val="003A7C75"/>
    <w:rsid w:val="003B06C7"/>
    <w:rsid w:val="003B2065"/>
    <w:rsid w:val="003B230A"/>
    <w:rsid w:val="003B3648"/>
    <w:rsid w:val="003B3A00"/>
    <w:rsid w:val="003B46C1"/>
    <w:rsid w:val="003B55DB"/>
    <w:rsid w:val="003B561B"/>
    <w:rsid w:val="003B6780"/>
    <w:rsid w:val="003B6AA0"/>
    <w:rsid w:val="003B6C88"/>
    <w:rsid w:val="003B7A31"/>
    <w:rsid w:val="003C0CBC"/>
    <w:rsid w:val="003C0D2D"/>
    <w:rsid w:val="003C101F"/>
    <w:rsid w:val="003C14B3"/>
    <w:rsid w:val="003C151A"/>
    <w:rsid w:val="003C24F9"/>
    <w:rsid w:val="003C3A5E"/>
    <w:rsid w:val="003C3FC3"/>
    <w:rsid w:val="003C4552"/>
    <w:rsid w:val="003C4795"/>
    <w:rsid w:val="003C4971"/>
    <w:rsid w:val="003C4E78"/>
    <w:rsid w:val="003C54C2"/>
    <w:rsid w:val="003C5836"/>
    <w:rsid w:val="003C5E51"/>
    <w:rsid w:val="003C6A06"/>
    <w:rsid w:val="003C706A"/>
    <w:rsid w:val="003C779A"/>
    <w:rsid w:val="003C7F3F"/>
    <w:rsid w:val="003D1AC6"/>
    <w:rsid w:val="003D27F2"/>
    <w:rsid w:val="003D2CB1"/>
    <w:rsid w:val="003D431B"/>
    <w:rsid w:val="003D4E31"/>
    <w:rsid w:val="003D53AE"/>
    <w:rsid w:val="003D5CD3"/>
    <w:rsid w:val="003D5CFD"/>
    <w:rsid w:val="003D67BC"/>
    <w:rsid w:val="003D6D82"/>
    <w:rsid w:val="003D6F10"/>
    <w:rsid w:val="003D7371"/>
    <w:rsid w:val="003E0247"/>
    <w:rsid w:val="003E07D2"/>
    <w:rsid w:val="003E0A44"/>
    <w:rsid w:val="003E1AED"/>
    <w:rsid w:val="003E1B84"/>
    <w:rsid w:val="003E24D0"/>
    <w:rsid w:val="003E2719"/>
    <w:rsid w:val="003E2D11"/>
    <w:rsid w:val="003E2E80"/>
    <w:rsid w:val="003E33C0"/>
    <w:rsid w:val="003E4069"/>
    <w:rsid w:val="003E455B"/>
    <w:rsid w:val="003E4760"/>
    <w:rsid w:val="003E4D73"/>
    <w:rsid w:val="003E5418"/>
    <w:rsid w:val="003E5EBF"/>
    <w:rsid w:val="003F07B5"/>
    <w:rsid w:val="003F1329"/>
    <w:rsid w:val="003F13D3"/>
    <w:rsid w:val="003F1848"/>
    <w:rsid w:val="003F20A7"/>
    <w:rsid w:val="003F26CF"/>
    <w:rsid w:val="003F2760"/>
    <w:rsid w:val="003F2EC3"/>
    <w:rsid w:val="003F33FD"/>
    <w:rsid w:val="003F3CE1"/>
    <w:rsid w:val="003F604F"/>
    <w:rsid w:val="003F6572"/>
    <w:rsid w:val="003F6CFB"/>
    <w:rsid w:val="003F75FA"/>
    <w:rsid w:val="00400506"/>
    <w:rsid w:val="004026D4"/>
    <w:rsid w:val="00402701"/>
    <w:rsid w:val="00403463"/>
    <w:rsid w:val="00403A90"/>
    <w:rsid w:val="00403C4D"/>
    <w:rsid w:val="00403CE4"/>
    <w:rsid w:val="00404347"/>
    <w:rsid w:val="00404907"/>
    <w:rsid w:val="00404EA4"/>
    <w:rsid w:val="00404F17"/>
    <w:rsid w:val="004066D7"/>
    <w:rsid w:val="004078F6"/>
    <w:rsid w:val="00410B83"/>
    <w:rsid w:val="00410DBD"/>
    <w:rsid w:val="00412B04"/>
    <w:rsid w:val="00412F2F"/>
    <w:rsid w:val="0041329E"/>
    <w:rsid w:val="004132FE"/>
    <w:rsid w:val="004148D3"/>
    <w:rsid w:val="00414EF6"/>
    <w:rsid w:val="00415322"/>
    <w:rsid w:val="0041550E"/>
    <w:rsid w:val="00415894"/>
    <w:rsid w:val="00416206"/>
    <w:rsid w:val="0041711B"/>
    <w:rsid w:val="00417FE6"/>
    <w:rsid w:val="00420521"/>
    <w:rsid w:val="0042086A"/>
    <w:rsid w:val="00420A17"/>
    <w:rsid w:val="00421A11"/>
    <w:rsid w:val="004221FA"/>
    <w:rsid w:val="0042283F"/>
    <w:rsid w:val="00422908"/>
    <w:rsid w:val="0042391B"/>
    <w:rsid w:val="004240B5"/>
    <w:rsid w:val="00424221"/>
    <w:rsid w:val="004243B7"/>
    <w:rsid w:val="00424A0F"/>
    <w:rsid w:val="004256EF"/>
    <w:rsid w:val="004259EA"/>
    <w:rsid w:val="00426A54"/>
    <w:rsid w:val="00426B6F"/>
    <w:rsid w:val="00427348"/>
    <w:rsid w:val="00427605"/>
    <w:rsid w:val="00427863"/>
    <w:rsid w:val="004300DA"/>
    <w:rsid w:val="004318F8"/>
    <w:rsid w:val="0043229F"/>
    <w:rsid w:val="00432D63"/>
    <w:rsid w:val="00432D66"/>
    <w:rsid w:val="0043414E"/>
    <w:rsid w:val="00434495"/>
    <w:rsid w:val="00436180"/>
    <w:rsid w:val="0043770F"/>
    <w:rsid w:val="004378FE"/>
    <w:rsid w:val="00437ABB"/>
    <w:rsid w:val="00437ADB"/>
    <w:rsid w:val="00437D10"/>
    <w:rsid w:val="0044069F"/>
    <w:rsid w:val="00440C47"/>
    <w:rsid w:val="00441A3C"/>
    <w:rsid w:val="00442309"/>
    <w:rsid w:val="004426A9"/>
    <w:rsid w:val="00442C3E"/>
    <w:rsid w:val="00443A1B"/>
    <w:rsid w:val="00443CA6"/>
    <w:rsid w:val="00443E4C"/>
    <w:rsid w:val="004445BE"/>
    <w:rsid w:val="00444B25"/>
    <w:rsid w:val="00444CA9"/>
    <w:rsid w:val="0044510E"/>
    <w:rsid w:val="00445554"/>
    <w:rsid w:val="00446851"/>
    <w:rsid w:val="00446BC1"/>
    <w:rsid w:val="00447BED"/>
    <w:rsid w:val="00447E27"/>
    <w:rsid w:val="004505A6"/>
    <w:rsid w:val="0045082F"/>
    <w:rsid w:val="004514A4"/>
    <w:rsid w:val="00453E8D"/>
    <w:rsid w:val="004543C2"/>
    <w:rsid w:val="00455903"/>
    <w:rsid w:val="00456004"/>
    <w:rsid w:val="00456585"/>
    <w:rsid w:val="00456695"/>
    <w:rsid w:val="00456FC7"/>
    <w:rsid w:val="004577B4"/>
    <w:rsid w:val="004612D5"/>
    <w:rsid w:val="00461553"/>
    <w:rsid w:val="00463365"/>
    <w:rsid w:val="00464F3F"/>
    <w:rsid w:val="00464FC5"/>
    <w:rsid w:val="00465038"/>
    <w:rsid w:val="00465208"/>
    <w:rsid w:val="004659F3"/>
    <w:rsid w:val="00465BA8"/>
    <w:rsid w:val="00465F10"/>
    <w:rsid w:val="004661E4"/>
    <w:rsid w:val="00467313"/>
    <w:rsid w:val="00467C9F"/>
    <w:rsid w:val="004712BA"/>
    <w:rsid w:val="00471770"/>
    <w:rsid w:val="00472697"/>
    <w:rsid w:val="00472BB3"/>
    <w:rsid w:val="00472D82"/>
    <w:rsid w:val="00476293"/>
    <w:rsid w:val="00477E2C"/>
    <w:rsid w:val="00480271"/>
    <w:rsid w:val="00480363"/>
    <w:rsid w:val="0048042A"/>
    <w:rsid w:val="004811E1"/>
    <w:rsid w:val="004822FE"/>
    <w:rsid w:val="00482D99"/>
    <w:rsid w:val="00483089"/>
    <w:rsid w:val="004851B5"/>
    <w:rsid w:val="0048628B"/>
    <w:rsid w:val="00487006"/>
    <w:rsid w:val="00487EDF"/>
    <w:rsid w:val="00490EE4"/>
    <w:rsid w:val="00490EE5"/>
    <w:rsid w:val="00490EF3"/>
    <w:rsid w:val="004914B9"/>
    <w:rsid w:val="00491DEB"/>
    <w:rsid w:val="0049220D"/>
    <w:rsid w:val="00492B98"/>
    <w:rsid w:val="00492CD6"/>
    <w:rsid w:val="00492D7B"/>
    <w:rsid w:val="00492DCF"/>
    <w:rsid w:val="00492E65"/>
    <w:rsid w:val="00493B20"/>
    <w:rsid w:val="00493F97"/>
    <w:rsid w:val="00494C4B"/>
    <w:rsid w:val="00495367"/>
    <w:rsid w:val="00495782"/>
    <w:rsid w:val="004964C0"/>
    <w:rsid w:val="00496768"/>
    <w:rsid w:val="004976CB"/>
    <w:rsid w:val="004A0112"/>
    <w:rsid w:val="004A0A99"/>
    <w:rsid w:val="004A0CB9"/>
    <w:rsid w:val="004A1498"/>
    <w:rsid w:val="004A15BF"/>
    <w:rsid w:val="004A21BB"/>
    <w:rsid w:val="004A21DA"/>
    <w:rsid w:val="004A21ED"/>
    <w:rsid w:val="004A232D"/>
    <w:rsid w:val="004A23CB"/>
    <w:rsid w:val="004A24B9"/>
    <w:rsid w:val="004A24C9"/>
    <w:rsid w:val="004A2B37"/>
    <w:rsid w:val="004A304F"/>
    <w:rsid w:val="004A349F"/>
    <w:rsid w:val="004A3BD4"/>
    <w:rsid w:val="004A74BD"/>
    <w:rsid w:val="004A7E6E"/>
    <w:rsid w:val="004A7FB0"/>
    <w:rsid w:val="004B044E"/>
    <w:rsid w:val="004B04B1"/>
    <w:rsid w:val="004B148C"/>
    <w:rsid w:val="004B1E8B"/>
    <w:rsid w:val="004B1E9F"/>
    <w:rsid w:val="004B2CBE"/>
    <w:rsid w:val="004B32F5"/>
    <w:rsid w:val="004B35F4"/>
    <w:rsid w:val="004B3AA0"/>
    <w:rsid w:val="004B48A9"/>
    <w:rsid w:val="004B4E64"/>
    <w:rsid w:val="004B4ECF"/>
    <w:rsid w:val="004B612E"/>
    <w:rsid w:val="004B65FC"/>
    <w:rsid w:val="004B6683"/>
    <w:rsid w:val="004B75CA"/>
    <w:rsid w:val="004B75ED"/>
    <w:rsid w:val="004C06B4"/>
    <w:rsid w:val="004C074C"/>
    <w:rsid w:val="004C0C55"/>
    <w:rsid w:val="004C1943"/>
    <w:rsid w:val="004C2B8F"/>
    <w:rsid w:val="004C2CC1"/>
    <w:rsid w:val="004C3847"/>
    <w:rsid w:val="004C4912"/>
    <w:rsid w:val="004C4F5D"/>
    <w:rsid w:val="004C5BF0"/>
    <w:rsid w:val="004C5C41"/>
    <w:rsid w:val="004C6631"/>
    <w:rsid w:val="004C6798"/>
    <w:rsid w:val="004C779D"/>
    <w:rsid w:val="004D044A"/>
    <w:rsid w:val="004D0B68"/>
    <w:rsid w:val="004D13E6"/>
    <w:rsid w:val="004D1445"/>
    <w:rsid w:val="004D1C12"/>
    <w:rsid w:val="004D2675"/>
    <w:rsid w:val="004D282B"/>
    <w:rsid w:val="004D2DB4"/>
    <w:rsid w:val="004D3CE9"/>
    <w:rsid w:val="004D3F66"/>
    <w:rsid w:val="004D4046"/>
    <w:rsid w:val="004D419D"/>
    <w:rsid w:val="004D43EB"/>
    <w:rsid w:val="004D4EF4"/>
    <w:rsid w:val="004D5C49"/>
    <w:rsid w:val="004D5E4F"/>
    <w:rsid w:val="004D6155"/>
    <w:rsid w:val="004D65F8"/>
    <w:rsid w:val="004D6FBF"/>
    <w:rsid w:val="004D7E39"/>
    <w:rsid w:val="004E06BC"/>
    <w:rsid w:val="004E0E46"/>
    <w:rsid w:val="004E1451"/>
    <w:rsid w:val="004E22EE"/>
    <w:rsid w:val="004E2979"/>
    <w:rsid w:val="004E2CB0"/>
    <w:rsid w:val="004E3BB6"/>
    <w:rsid w:val="004E3CF4"/>
    <w:rsid w:val="004E48DF"/>
    <w:rsid w:val="004E5353"/>
    <w:rsid w:val="004E55E3"/>
    <w:rsid w:val="004E5F81"/>
    <w:rsid w:val="004E67E5"/>
    <w:rsid w:val="004E6B88"/>
    <w:rsid w:val="004E727A"/>
    <w:rsid w:val="004E7BA2"/>
    <w:rsid w:val="004F0E80"/>
    <w:rsid w:val="004F1608"/>
    <w:rsid w:val="004F1827"/>
    <w:rsid w:val="004F1F60"/>
    <w:rsid w:val="004F30E4"/>
    <w:rsid w:val="004F31EE"/>
    <w:rsid w:val="004F36D7"/>
    <w:rsid w:val="004F3D39"/>
    <w:rsid w:val="004F46B8"/>
    <w:rsid w:val="004F4B46"/>
    <w:rsid w:val="004F50B3"/>
    <w:rsid w:val="004F572A"/>
    <w:rsid w:val="004F5CC9"/>
    <w:rsid w:val="004F5DB0"/>
    <w:rsid w:val="004F6150"/>
    <w:rsid w:val="004F6915"/>
    <w:rsid w:val="004F738B"/>
    <w:rsid w:val="004F7D5A"/>
    <w:rsid w:val="005001BA"/>
    <w:rsid w:val="00500C60"/>
    <w:rsid w:val="00502753"/>
    <w:rsid w:val="005027F1"/>
    <w:rsid w:val="00502C8E"/>
    <w:rsid w:val="005033A9"/>
    <w:rsid w:val="00503A38"/>
    <w:rsid w:val="00504408"/>
    <w:rsid w:val="00504FC0"/>
    <w:rsid w:val="005053EE"/>
    <w:rsid w:val="005061E9"/>
    <w:rsid w:val="00506FD0"/>
    <w:rsid w:val="00507280"/>
    <w:rsid w:val="005074ED"/>
    <w:rsid w:val="005078A8"/>
    <w:rsid w:val="00507ADE"/>
    <w:rsid w:val="00507F45"/>
    <w:rsid w:val="00510BA3"/>
    <w:rsid w:val="005116AA"/>
    <w:rsid w:val="00513053"/>
    <w:rsid w:val="00513B8A"/>
    <w:rsid w:val="0051568B"/>
    <w:rsid w:val="00515AFA"/>
    <w:rsid w:val="0051617B"/>
    <w:rsid w:val="005164AF"/>
    <w:rsid w:val="0051684F"/>
    <w:rsid w:val="00516D28"/>
    <w:rsid w:val="00516D64"/>
    <w:rsid w:val="00517E67"/>
    <w:rsid w:val="00520639"/>
    <w:rsid w:val="00520985"/>
    <w:rsid w:val="00520FFA"/>
    <w:rsid w:val="00521369"/>
    <w:rsid w:val="00522EDC"/>
    <w:rsid w:val="005233A0"/>
    <w:rsid w:val="00523AEF"/>
    <w:rsid w:val="00523CC0"/>
    <w:rsid w:val="00523D37"/>
    <w:rsid w:val="00524DC2"/>
    <w:rsid w:val="00525E22"/>
    <w:rsid w:val="0052733E"/>
    <w:rsid w:val="00527704"/>
    <w:rsid w:val="00527842"/>
    <w:rsid w:val="00530660"/>
    <w:rsid w:val="00530D5B"/>
    <w:rsid w:val="005310DB"/>
    <w:rsid w:val="00531358"/>
    <w:rsid w:val="00531AF0"/>
    <w:rsid w:val="00531E30"/>
    <w:rsid w:val="00532FE6"/>
    <w:rsid w:val="00533A86"/>
    <w:rsid w:val="00535AE6"/>
    <w:rsid w:val="005404B5"/>
    <w:rsid w:val="00540836"/>
    <w:rsid w:val="00541F49"/>
    <w:rsid w:val="00542F30"/>
    <w:rsid w:val="00543221"/>
    <w:rsid w:val="005439C5"/>
    <w:rsid w:val="00543D3A"/>
    <w:rsid w:val="005442E3"/>
    <w:rsid w:val="00545111"/>
    <w:rsid w:val="00545F88"/>
    <w:rsid w:val="00546201"/>
    <w:rsid w:val="00546BEC"/>
    <w:rsid w:val="00546DAD"/>
    <w:rsid w:val="0054733C"/>
    <w:rsid w:val="0054768A"/>
    <w:rsid w:val="005479B4"/>
    <w:rsid w:val="00547AE8"/>
    <w:rsid w:val="00547D4C"/>
    <w:rsid w:val="00550801"/>
    <w:rsid w:val="00551976"/>
    <w:rsid w:val="00551CD3"/>
    <w:rsid w:val="00551D06"/>
    <w:rsid w:val="00551ED0"/>
    <w:rsid w:val="00551FFA"/>
    <w:rsid w:val="0055337E"/>
    <w:rsid w:val="00553658"/>
    <w:rsid w:val="0055441A"/>
    <w:rsid w:val="00554F78"/>
    <w:rsid w:val="005550A1"/>
    <w:rsid w:val="0055556E"/>
    <w:rsid w:val="00555911"/>
    <w:rsid w:val="005561F2"/>
    <w:rsid w:val="005564C4"/>
    <w:rsid w:val="0055692D"/>
    <w:rsid w:val="00556AF8"/>
    <w:rsid w:val="00556BC6"/>
    <w:rsid w:val="00557C8A"/>
    <w:rsid w:val="005604CE"/>
    <w:rsid w:val="005609AE"/>
    <w:rsid w:val="005624CC"/>
    <w:rsid w:val="005628DF"/>
    <w:rsid w:val="00562B06"/>
    <w:rsid w:val="00563172"/>
    <w:rsid w:val="00563928"/>
    <w:rsid w:val="00563E85"/>
    <w:rsid w:val="005649F2"/>
    <w:rsid w:val="00564B63"/>
    <w:rsid w:val="00565AAA"/>
    <w:rsid w:val="00567BD8"/>
    <w:rsid w:val="00567C2E"/>
    <w:rsid w:val="005705D0"/>
    <w:rsid w:val="00570995"/>
    <w:rsid w:val="00570C80"/>
    <w:rsid w:val="00570CD8"/>
    <w:rsid w:val="00571506"/>
    <w:rsid w:val="00571F23"/>
    <w:rsid w:val="0057299B"/>
    <w:rsid w:val="00572B96"/>
    <w:rsid w:val="00572E7C"/>
    <w:rsid w:val="0057394E"/>
    <w:rsid w:val="00573B2F"/>
    <w:rsid w:val="00573C88"/>
    <w:rsid w:val="0057443C"/>
    <w:rsid w:val="0057458C"/>
    <w:rsid w:val="00574B9B"/>
    <w:rsid w:val="00574FB9"/>
    <w:rsid w:val="005761BD"/>
    <w:rsid w:val="0057622C"/>
    <w:rsid w:val="00577C0F"/>
    <w:rsid w:val="00580068"/>
    <w:rsid w:val="00581100"/>
    <w:rsid w:val="005815B5"/>
    <w:rsid w:val="00581BDA"/>
    <w:rsid w:val="0058291A"/>
    <w:rsid w:val="0058303D"/>
    <w:rsid w:val="0058415B"/>
    <w:rsid w:val="0058573B"/>
    <w:rsid w:val="00585E10"/>
    <w:rsid w:val="00586957"/>
    <w:rsid w:val="005869C7"/>
    <w:rsid w:val="00587498"/>
    <w:rsid w:val="005874D7"/>
    <w:rsid w:val="00587740"/>
    <w:rsid w:val="00587AED"/>
    <w:rsid w:val="00587E4B"/>
    <w:rsid w:val="005914BD"/>
    <w:rsid w:val="00591899"/>
    <w:rsid w:val="005934F9"/>
    <w:rsid w:val="00593BB4"/>
    <w:rsid w:val="00594682"/>
    <w:rsid w:val="00594706"/>
    <w:rsid w:val="00594E6F"/>
    <w:rsid w:val="0059568E"/>
    <w:rsid w:val="00595CD3"/>
    <w:rsid w:val="00595E85"/>
    <w:rsid w:val="0059632C"/>
    <w:rsid w:val="00596D0F"/>
    <w:rsid w:val="00596F58"/>
    <w:rsid w:val="005970BB"/>
    <w:rsid w:val="005A207F"/>
    <w:rsid w:val="005A2B78"/>
    <w:rsid w:val="005A3B31"/>
    <w:rsid w:val="005A3F6A"/>
    <w:rsid w:val="005A5A63"/>
    <w:rsid w:val="005A61F0"/>
    <w:rsid w:val="005A64A0"/>
    <w:rsid w:val="005A6BB2"/>
    <w:rsid w:val="005A6BE4"/>
    <w:rsid w:val="005A6E2F"/>
    <w:rsid w:val="005A7492"/>
    <w:rsid w:val="005B1B23"/>
    <w:rsid w:val="005B1CC4"/>
    <w:rsid w:val="005B1E4E"/>
    <w:rsid w:val="005B2163"/>
    <w:rsid w:val="005B23EE"/>
    <w:rsid w:val="005B2718"/>
    <w:rsid w:val="005B32EC"/>
    <w:rsid w:val="005B433A"/>
    <w:rsid w:val="005B465C"/>
    <w:rsid w:val="005B603B"/>
    <w:rsid w:val="005B6390"/>
    <w:rsid w:val="005B6525"/>
    <w:rsid w:val="005B6BBE"/>
    <w:rsid w:val="005B73FF"/>
    <w:rsid w:val="005B7B25"/>
    <w:rsid w:val="005B7BA8"/>
    <w:rsid w:val="005C081E"/>
    <w:rsid w:val="005C0F94"/>
    <w:rsid w:val="005C1203"/>
    <w:rsid w:val="005C1E27"/>
    <w:rsid w:val="005C25C3"/>
    <w:rsid w:val="005C2EAF"/>
    <w:rsid w:val="005C3EFF"/>
    <w:rsid w:val="005C53C8"/>
    <w:rsid w:val="005C57CC"/>
    <w:rsid w:val="005C5FA1"/>
    <w:rsid w:val="005C6132"/>
    <w:rsid w:val="005C78C4"/>
    <w:rsid w:val="005C795B"/>
    <w:rsid w:val="005D0360"/>
    <w:rsid w:val="005D13DA"/>
    <w:rsid w:val="005D1C11"/>
    <w:rsid w:val="005D22FB"/>
    <w:rsid w:val="005D3210"/>
    <w:rsid w:val="005D4047"/>
    <w:rsid w:val="005D41EB"/>
    <w:rsid w:val="005D4AC8"/>
    <w:rsid w:val="005D4E9F"/>
    <w:rsid w:val="005D51E6"/>
    <w:rsid w:val="005D6826"/>
    <w:rsid w:val="005D6D9F"/>
    <w:rsid w:val="005D6EC6"/>
    <w:rsid w:val="005D6FEF"/>
    <w:rsid w:val="005D7511"/>
    <w:rsid w:val="005D7930"/>
    <w:rsid w:val="005E1757"/>
    <w:rsid w:val="005E2BE0"/>
    <w:rsid w:val="005E44AE"/>
    <w:rsid w:val="005E4789"/>
    <w:rsid w:val="005E51E8"/>
    <w:rsid w:val="005E6061"/>
    <w:rsid w:val="005E716D"/>
    <w:rsid w:val="005E7627"/>
    <w:rsid w:val="005E7EC5"/>
    <w:rsid w:val="005F04D6"/>
    <w:rsid w:val="005F1BA8"/>
    <w:rsid w:val="005F1CF6"/>
    <w:rsid w:val="005F2595"/>
    <w:rsid w:val="005F28F2"/>
    <w:rsid w:val="005F2D11"/>
    <w:rsid w:val="005F3512"/>
    <w:rsid w:val="005F38BB"/>
    <w:rsid w:val="005F3DCA"/>
    <w:rsid w:val="005F465E"/>
    <w:rsid w:val="005F4C2F"/>
    <w:rsid w:val="005F536A"/>
    <w:rsid w:val="005F61E1"/>
    <w:rsid w:val="005F665D"/>
    <w:rsid w:val="005F6695"/>
    <w:rsid w:val="005F6E66"/>
    <w:rsid w:val="005F7819"/>
    <w:rsid w:val="005F7C6D"/>
    <w:rsid w:val="00600291"/>
    <w:rsid w:val="00601156"/>
    <w:rsid w:val="00601696"/>
    <w:rsid w:val="00603099"/>
    <w:rsid w:val="006043CA"/>
    <w:rsid w:val="00604564"/>
    <w:rsid w:val="006055D8"/>
    <w:rsid w:val="00605A0C"/>
    <w:rsid w:val="00606764"/>
    <w:rsid w:val="006068DA"/>
    <w:rsid w:val="00610887"/>
    <w:rsid w:val="00610B6E"/>
    <w:rsid w:val="0061167E"/>
    <w:rsid w:val="00612557"/>
    <w:rsid w:val="00612F88"/>
    <w:rsid w:val="00613192"/>
    <w:rsid w:val="00613F8E"/>
    <w:rsid w:val="00614EB1"/>
    <w:rsid w:val="0061568F"/>
    <w:rsid w:val="006170C0"/>
    <w:rsid w:val="0061736B"/>
    <w:rsid w:val="006177F5"/>
    <w:rsid w:val="006210D2"/>
    <w:rsid w:val="006215CF"/>
    <w:rsid w:val="00621720"/>
    <w:rsid w:val="006217A0"/>
    <w:rsid w:val="0062185E"/>
    <w:rsid w:val="00621D52"/>
    <w:rsid w:val="00621F64"/>
    <w:rsid w:val="00622AFA"/>
    <w:rsid w:val="006233DF"/>
    <w:rsid w:val="00623498"/>
    <w:rsid w:val="0062361A"/>
    <w:rsid w:val="0062451C"/>
    <w:rsid w:val="00624895"/>
    <w:rsid w:val="00625164"/>
    <w:rsid w:val="0062558C"/>
    <w:rsid w:val="0062596B"/>
    <w:rsid w:val="006262B7"/>
    <w:rsid w:val="00626D14"/>
    <w:rsid w:val="006277D5"/>
    <w:rsid w:val="0062788E"/>
    <w:rsid w:val="006279DE"/>
    <w:rsid w:val="00627B03"/>
    <w:rsid w:val="00627B6B"/>
    <w:rsid w:val="00627D5F"/>
    <w:rsid w:val="00627E24"/>
    <w:rsid w:val="00630189"/>
    <w:rsid w:val="00630B75"/>
    <w:rsid w:val="00631588"/>
    <w:rsid w:val="00631D60"/>
    <w:rsid w:val="00632685"/>
    <w:rsid w:val="00632DFE"/>
    <w:rsid w:val="0063569F"/>
    <w:rsid w:val="00635878"/>
    <w:rsid w:val="00635BBC"/>
    <w:rsid w:val="00636DE4"/>
    <w:rsid w:val="00637C14"/>
    <w:rsid w:val="00640713"/>
    <w:rsid w:val="0064077B"/>
    <w:rsid w:val="0064190E"/>
    <w:rsid w:val="00642E06"/>
    <w:rsid w:val="00643B25"/>
    <w:rsid w:val="006454DD"/>
    <w:rsid w:val="00645584"/>
    <w:rsid w:val="0064683E"/>
    <w:rsid w:val="00646FA2"/>
    <w:rsid w:val="00647AF3"/>
    <w:rsid w:val="00650713"/>
    <w:rsid w:val="00650907"/>
    <w:rsid w:val="00650ECD"/>
    <w:rsid w:val="0065115E"/>
    <w:rsid w:val="0065136F"/>
    <w:rsid w:val="006514E9"/>
    <w:rsid w:val="00651AD4"/>
    <w:rsid w:val="0065222C"/>
    <w:rsid w:val="00652C05"/>
    <w:rsid w:val="006530C2"/>
    <w:rsid w:val="006537E0"/>
    <w:rsid w:val="00654A2C"/>
    <w:rsid w:val="00654CCC"/>
    <w:rsid w:val="00654E37"/>
    <w:rsid w:val="00654E5D"/>
    <w:rsid w:val="00655600"/>
    <w:rsid w:val="00655CAC"/>
    <w:rsid w:val="00656222"/>
    <w:rsid w:val="006572A1"/>
    <w:rsid w:val="006574E6"/>
    <w:rsid w:val="00660261"/>
    <w:rsid w:val="006604AC"/>
    <w:rsid w:val="006605D2"/>
    <w:rsid w:val="00660827"/>
    <w:rsid w:val="00661AA5"/>
    <w:rsid w:val="00661F16"/>
    <w:rsid w:val="006622E8"/>
    <w:rsid w:val="00662340"/>
    <w:rsid w:val="00662561"/>
    <w:rsid w:val="00662808"/>
    <w:rsid w:val="00662C31"/>
    <w:rsid w:val="00662C66"/>
    <w:rsid w:val="00662D30"/>
    <w:rsid w:val="00663CDB"/>
    <w:rsid w:val="00664DE8"/>
    <w:rsid w:val="0066555F"/>
    <w:rsid w:val="00665744"/>
    <w:rsid w:val="00665A72"/>
    <w:rsid w:val="00665B22"/>
    <w:rsid w:val="006662CC"/>
    <w:rsid w:val="00666FDD"/>
    <w:rsid w:val="0066734B"/>
    <w:rsid w:val="006676C9"/>
    <w:rsid w:val="0066782D"/>
    <w:rsid w:val="0067051A"/>
    <w:rsid w:val="0067061C"/>
    <w:rsid w:val="006710D5"/>
    <w:rsid w:val="00671431"/>
    <w:rsid w:val="006723EE"/>
    <w:rsid w:val="0067261C"/>
    <w:rsid w:val="00672984"/>
    <w:rsid w:val="00673339"/>
    <w:rsid w:val="0067382F"/>
    <w:rsid w:val="00674103"/>
    <w:rsid w:val="00674361"/>
    <w:rsid w:val="0067451A"/>
    <w:rsid w:val="00674E77"/>
    <w:rsid w:val="0067541C"/>
    <w:rsid w:val="0067583C"/>
    <w:rsid w:val="00676167"/>
    <w:rsid w:val="00677FE5"/>
    <w:rsid w:val="0068021E"/>
    <w:rsid w:val="00680BDA"/>
    <w:rsid w:val="00680CE5"/>
    <w:rsid w:val="00680F62"/>
    <w:rsid w:val="0068111C"/>
    <w:rsid w:val="006815DA"/>
    <w:rsid w:val="00682A15"/>
    <w:rsid w:val="00682ED2"/>
    <w:rsid w:val="00682FDC"/>
    <w:rsid w:val="00684241"/>
    <w:rsid w:val="00684254"/>
    <w:rsid w:val="0068434C"/>
    <w:rsid w:val="006860FD"/>
    <w:rsid w:val="00686182"/>
    <w:rsid w:val="0068760E"/>
    <w:rsid w:val="006876FA"/>
    <w:rsid w:val="0069091D"/>
    <w:rsid w:val="00690A68"/>
    <w:rsid w:val="00691ED7"/>
    <w:rsid w:val="006929BE"/>
    <w:rsid w:val="00692E69"/>
    <w:rsid w:val="0069355E"/>
    <w:rsid w:val="00695680"/>
    <w:rsid w:val="00695DFD"/>
    <w:rsid w:val="00697B10"/>
    <w:rsid w:val="006A07F2"/>
    <w:rsid w:val="006A0E68"/>
    <w:rsid w:val="006A1339"/>
    <w:rsid w:val="006A317B"/>
    <w:rsid w:val="006A32F1"/>
    <w:rsid w:val="006A34C2"/>
    <w:rsid w:val="006A50C5"/>
    <w:rsid w:val="006A5360"/>
    <w:rsid w:val="006A599D"/>
    <w:rsid w:val="006A5D68"/>
    <w:rsid w:val="006A5EFC"/>
    <w:rsid w:val="006A61C5"/>
    <w:rsid w:val="006A61E4"/>
    <w:rsid w:val="006A698C"/>
    <w:rsid w:val="006B08CE"/>
    <w:rsid w:val="006B10EC"/>
    <w:rsid w:val="006B1132"/>
    <w:rsid w:val="006B1696"/>
    <w:rsid w:val="006B3598"/>
    <w:rsid w:val="006B399A"/>
    <w:rsid w:val="006B43A4"/>
    <w:rsid w:val="006B4C98"/>
    <w:rsid w:val="006B4CDF"/>
    <w:rsid w:val="006B5128"/>
    <w:rsid w:val="006B531E"/>
    <w:rsid w:val="006B5E25"/>
    <w:rsid w:val="006B7425"/>
    <w:rsid w:val="006B77C3"/>
    <w:rsid w:val="006B7A35"/>
    <w:rsid w:val="006C0020"/>
    <w:rsid w:val="006C02FE"/>
    <w:rsid w:val="006C1A0B"/>
    <w:rsid w:val="006C1BA6"/>
    <w:rsid w:val="006C21D6"/>
    <w:rsid w:val="006C2621"/>
    <w:rsid w:val="006C2666"/>
    <w:rsid w:val="006C2AD5"/>
    <w:rsid w:val="006C2CF0"/>
    <w:rsid w:val="006C2D07"/>
    <w:rsid w:val="006C3140"/>
    <w:rsid w:val="006C603D"/>
    <w:rsid w:val="006C6135"/>
    <w:rsid w:val="006C78E8"/>
    <w:rsid w:val="006C79BF"/>
    <w:rsid w:val="006C7B3F"/>
    <w:rsid w:val="006C7D50"/>
    <w:rsid w:val="006C7F2E"/>
    <w:rsid w:val="006C7F93"/>
    <w:rsid w:val="006D007A"/>
    <w:rsid w:val="006D0F8B"/>
    <w:rsid w:val="006D1162"/>
    <w:rsid w:val="006D12B8"/>
    <w:rsid w:val="006D1966"/>
    <w:rsid w:val="006D1DBC"/>
    <w:rsid w:val="006D2457"/>
    <w:rsid w:val="006D2469"/>
    <w:rsid w:val="006D25AB"/>
    <w:rsid w:val="006D2713"/>
    <w:rsid w:val="006D2FA0"/>
    <w:rsid w:val="006D2FC4"/>
    <w:rsid w:val="006D398D"/>
    <w:rsid w:val="006D41B0"/>
    <w:rsid w:val="006D4797"/>
    <w:rsid w:val="006D4B14"/>
    <w:rsid w:val="006D5319"/>
    <w:rsid w:val="006D5A5A"/>
    <w:rsid w:val="006D5BDF"/>
    <w:rsid w:val="006D7869"/>
    <w:rsid w:val="006E0429"/>
    <w:rsid w:val="006E11E2"/>
    <w:rsid w:val="006E1CFF"/>
    <w:rsid w:val="006E1F1A"/>
    <w:rsid w:val="006E2397"/>
    <w:rsid w:val="006E2E1B"/>
    <w:rsid w:val="006E31CD"/>
    <w:rsid w:val="006E3D11"/>
    <w:rsid w:val="006E4490"/>
    <w:rsid w:val="006E4586"/>
    <w:rsid w:val="006E45D1"/>
    <w:rsid w:val="006E48E2"/>
    <w:rsid w:val="006E4A6E"/>
    <w:rsid w:val="006E535D"/>
    <w:rsid w:val="006E5E03"/>
    <w:rsid w:val="006E6324"/>
    <w:rsid w:val="006E6E35"/>
    <w:rsid w:val="006E71A7"/>
    <w:rsid w:val="006E7C8D"/>
    <w:rsid w:val="006E7E38"/>
    <w:rsid w:val="006F0139"/>
    <w:rsid w:val="006F061F"/>
    <w:rsid w:val="006F19CA"/>
    <w:rsid w:val="006F1FA1"/>
    <w:rsid w:val="006F253B"/>
    <w:rsid w:val="006F4012"/>
    <w:rsid w:val="006F40C8"/>
    <w:rsid w:val="006F5343"/>
    <w:rsid w:val="006F68C9"/>
    <w:rsid w:val="006F7488"/>
    <w:rsid w:val="006F7499"/>
    <w:rsid w:val="006F7611"/>
    <w:rsid w:val="006F7FC2"/>
    <w:rsid w:val="0070018C"/>
    <w:rsid w:val="00701B3F"/>
    <w:rsid w:val="0070256E"/>
    <w:rsid w:val="007028EF"/>
    <w:rsid w:val="007034C9"/>
    <w:rsid w:val="00703CCF"/>
    <w:rsid w:val="00704217"/>
    <w:rsid w:val="00704A3F"/>
    <w:rsid w:val="00704AD8"/>
    <w:rsid w:val="0070516C"/>
    <w:rsid w:val="00705B28"/>
    <w:rsid w:val="007062F3"/>
    <w:rsid w:val="0070700A"/>
    <w:rsid w:val="0071139F"/>
    <w:rsid w:val="007113A4"/>
    <w:rsid w:val="007114D2"/>
    <w:rsid w:val="00711EA1"/>
    <w:rsid w:val="0071205A"/>
    <w:rsid w:val="00712121"/>
    <w:rsid w:val="00712191"/>
    <w:rsid w:val="00712AB4"/>
    <w:rsid w:val="00712FEB"/>
    <w:rsid w:val="00713167"/>
    <w:rsid w:val="007137FD"/>
    <w:rsid w:val="007139E7"/>
    <w:rsid w:val="007148C6"/>
    <w:rsid w:val="00714CB1"/>
    <w:rsid w:val="007164DD"/>
    <w:rsid w:val="00716B40"/>
    <w:rsid w:val="007172FE"/>
    <w:rsid w:val="00720076"/>
    <w:rsid w:val="007207A0"/>
    <w:rsid w:val="0072169D"/>
    <w:rsid w:val="00723663"/>
    <w:rsid w:val="00724276"/>
    <w:rsid w:val="0072457F"/>
    <w:rsid w:val="007249C2"/>
    <w:rsid w:val="00724BAD"/>
    <w:rsid w:val="00724CF3"/>
    <w:rsid w:val="00724EB0"/>
    <w:rsid w:val="00724FA2"/>
    <w:rsid w:val="00725476"/>
    <w:rsid w:val="00726004"/>
    <w:rsid w:val="0072603F"/>
    <w:rsid w:val="00726194"/>
    <w:rsid w:val="00726E59"/>
    <w:rsid w:val="007300F2"/>
    <w:rsid w:val="00730B65"/>
    <w:rsid w:val="007316F9"/>
    <w:rsid w:val="00731DE2"/>
    <w:rsid w:val="00732685"/>
    <w:rsid w:val="00732B8D"/>
    <w:rsid w:val="00732F33"/>
    <w:rsid w:val="00733773"/>
    <w:rsid w:val="0073409E"/>
    <w:rsid w:val="00735CC5"/>
    <w:rsid w:val="00736076"/>
    <w:rsid w:val="0073671C"/>
    <w:rsid w:val="00736A1A"/>
    <w:rsid w:val="00736D28"/>
    <w:rsid w:val="00736F18"/>
    <w:rsid w:val="00737123"/>
    <w:rsid w:val="0074005D"/>
    <w:rsid w:val="007420E6"/>
    <w:rsid w:val="00744696"/>
    <w:rsid w:val="007448FC"/>
    <w:rsid w:val="00745DDA"/>
    <w:rsid w:val="00745EC9"/>
    <w:rsid w:val="00746773"/>
    <w:rsid w:val="0075004B"/>
    <w:rsid w:val="00751A0B"/>
    <w:rsid w:val="00751BDC"/>
    <w:rsid w:val="00751E5B"/>
    <w:rsid w:val="00751EC5"/>
    <w:rsid w:val="007529AE"/>
    <w:rsid w:val="00753EEC"/>
    <w:rsid w:val="007545DC"/>
    <w:rsid w:val="007548CA"/>
    <w:rsid w:val="007550DD"/>
    <w:rsid w:val="00756995"/>
    <w:rsid w:val="00761734"/>
    <w:rsid w:val="007626F1"/>
    <w:rsid w:val="00762CC7"/>
    <w:rsid w:val="00763B65"/>
    <w:rsid w:val="00764341"/>
    <w:rsid w:val="00765DE0"/>
    <w:rsid w:val="007660A5"/>
    <w:rsid w:val="007663DB"/>
    <w:rsid w:val="00766737"/>
    <w:rsid w:val="007668EF"/>
    <w:rsid w:val="00766A83"/>
    <w:rsid w:val="0076721A"/>
    <w:rsid w:val="00767809"/>
    <w:rsid w:val="00770716"/>
    <w:rsid w:val="00770D06"/>
    <w:rsid w:val="00770ED5"/>
    <w:rsid w:val="00771593"/>
    <w:rsid w:val="007717A7"/>
    <w:rsid w:val="00771EAD"/>
    <w:rsid w:val="00772294"/>
    <w:rsid w:val="0077323E"/>
    <w:rsid w:val="0077351F"/>
    <w:rsid w:val="00773C7E"/>
    <w:rsid w:val="00774204"/>
    <w:rsid w:val="007744CB"/>
    <w:rsid w:val="007745FB"/>
    <w:rsid w:val="007758F4"/>
    <w:rsid w:val="00775C98"/>
    <w:rsid w:val="0077651F"/>
    <w:rsid w:val="00776D71"/>
    <w:rsid w:val="00776EA3"/>
    <w:rsid w:val="0077798B"/>
    <w:rsid w:val="00781AE5"/>
    <w:rsid w:val="00782269"/>
    <w:rsid w:val="007829C6"/>
    <w:rsid w:val="007830CA"/>
    <w:rsid w:val="00783C2F"/>
    <w:rsid w:val="00784538"/>
    <w:rsid w:val="00785DF2"/>
    <w:rsid w:val="007869FC"/>
    <w:rsid w:val="00786FE1"/>
    <w:rsid w:val="00787997"/>
    <w:rsid w:val="007879E0"/>
    <w:rsid w:val="00790382"/>
    <w:rsid w:val="00790888"/>
    <w:rsid w:val="00791046"/>
    <w:rsid w:val="007926D5"/>
    <w:rsid w:val="00793FFC"/>
    <w:rsid w:val="00794BEA"/>
    <w:rsid w:val="0079703C"/>
    <w:rsid w:val="007976BF"/>
    <w:rsid w:val="007A01E4"/>
    <w:rsid w:val="007A05E5"/>
    <w:rsid w:val="007A1049"/>
    <w:rsid w:val="007A2B04"/>
    <w:rsid w:val="007A46CA"/>
    <w:rsid w:val="007A52C1"/>
    <w:rsid w:val="007A53EA"/>
    <w:rsid w:val="007A5543"/>
    <w:rsid w:val="007A5699"/>
    <w:rsid w:val="007A5D8D"/>
    <w:rsid w:val="007A6321"/>
    <w:rsid w:val="007A73BB"/>
    <w:rsid w:val="007A796F"/>
    <w:rsid w:val="007B0518"/>
    <w:rsid w:val="007B06AD"/>
    <w:rsid w:val="007B178D"/>
    <w:rsid w:val="007B1C67"/>
    <w:rsid w:val="007B37EF"/>
    <w:rsid w:val="007B3BE5"/>
    <w:rsid w:val="007B5964"/>
    <w:rsid w:val="007B5C3E"/>
    <w:rsid w:val="007B76B8"/>
    <w:rsid w:val="007C094A"/>
    <w:rsid w:val="007C0F3B"/>
    <w:rsid w:val="007C1507"/>
    <w:rsid w:val="007C1E6C"/>
    <w:rsid w:val="007C227B"/>
    <w:rsid w:val="007C22ED"/>
    <w:rsid w:val="007C2E82"/>
    <w:rsid w:val="007C3174"/>
    <w:rsid w:val="007C3B87"/>
    <w:rsid w:val="007C4453"/>
    <w:rsid w:val="007C48EF"/>
    <w:rsid w:val="007C4B24"/>
    <w:rsid w:val="007C540B"/>
    <w:rsid w:val="007C556E"/>
    <w:rsid w:val="007C6394"/>
    <w:rsid w:val="007C670B"/>
    <w:rsid w:val="007C6810"/>
    <w:rsid w:val="007C7E96"/>
    <w:rsid w:val="007D0075"/>
    <w:rsid w:val="007D073C"/>
    <w:rsid w:val="007D0E52"/>
    <w:rsid w:val="007D19E4"/>
    <w:rsid w:val="007D2A43"/>
    <w:rsid w:val="007D2C9E"/>
    <w:rsid w:val="007D2D5C"/>
    <w:rsid w:val="007D33FD"/>
    <w:rsid w:val="007D56B4"/>
    <w:rsid w:val="007D7382"/>
    <w:rsid w:val="007D7AC4"/>
    <w:rsid w:val="007E02D6"/>
    <w:rsid w:val="007E0F8C"/>
    <w:rsid w:val="007E150C"/>
    <w:rsid w:val="007E18C1"/>
    <w:rsid w:val="007E1DA9"/>
    <w:rsid w:val="007E24C5"/>
    <w:rsid w:val="007E286C"/>
    <w:rsid w:val="007E3756"/>
    <w:rsid w:val="007E3EE7"/>
    <w:rsid w:val="007E3FC5"/>
    <w:rsid w:val="007E4D81"/>
    <w:rsid w:val="007E4E99"/>
    <w:rsid w:val="007E5260"/>
    <w:rsid w:val="007E5424"/>
    <w:rsid w:val="007E5697"/>
    <w:rsid w:val="007E5872"/>
    <w:rsid w:val="007E6537"/>
    <w:rsid w:val="007E6DF5"/>
    <w:rsid w:val="007E773B"/>
    <w:rsid w:val="007E7E7F"/>
    <w:rsid w:val="007F075B"/>
    <w:rsid w:val="007F0983"/>
    <w:rsid w:val="007F173C"/>
    <w:rsid w:val="007F1E8C"/>
    <w:rsid w:val="007F2B16"/>
    <w:rsid w:val="007F2FAC"/>
    <w:rsid w:val="007F3397"/>
    <w:rsid w:val="007F37BC"/>
    <w:rsid w:val="007F3F45"/>
    <w:rsid w:val="007F4716"/>
    <w:rsid w:val="007F4950"/>
    <w:rsid w:val="007F4D1D"/>
    <w:rsid w:val="007F5A09"/>
    <w:rsid w:val="007F5B2F"/>
    <w:rsid w:val="007F60DB"/>
    <w:rsid w:val="007F60E9"/>
    <w:rsid w:val="007F6D06"/>
    <w:rsid w:val="007F6D7B"/>
    <w:rsid w:val="007F6E22"/>
    <w:rsid w:val="007F7602"/>
    <w:rsid w:val="007F7678"/>
    <w:rsid w:val="007F771A"/>
    <w:rsid w:val="007F7FAE"/>
    <w:rsid w:val="007F7FC2"/>
    <w:rsid w:val="00801BCD"/>
    <w:rsid w:val="00801CF0"/>
    <w:rsid w:val="00802A5E"/>
    <w:rsid w:val="00802B1B"/>
    <w:rsid w:val="00803191"/>
    <w:rsid w:val="00803E55"/>
    <w:rsid w:val="0080430D"/>
    <w:rsid w:val="008045AB"/>
    <w:rsid w:val="00804B0A"/>
    <w:rsid w:val="0080560D"/>
    <w:rsid w:val="00806A71"/>
    <w:rsid w:val="00806D9D"/>
    <w:rsid w:val="008074CB"/>
    <w:rsid w:val="008103F5"/>
    <w:rsid w:val="008104A4"/>
    <w:rsid w:val="008105CE"/>
    <w:rsid w:val="0081077E"/>
    <w:rsid w:val="00810A7C"/>
    <w:rsid w:val="0081105F"/>
    <w:rsid w:val="0081114C"/>
    <w:rsid w:val="00811497"/>
    <w:rsid w:val="00811938"/>
    <w:rsid w:val="00811D9F"/>
    <w:rsid w:val="00811EB3"/>
    <w:rsid w:val="00811FB5"/>
    <w:rsid w:val="00812F67"/>
    <w:rsid w:val="00813216"/>
    <w:rsid w:val="00813E88"/>
    <w:rsid w:val="00814230"/>
    <w:rsid w:val="00814368"/>
    <w:rsid w:val="0081601F"/>
    <w:rsid w:val="0081642C"/>
    <w:rsid w:val="008166D9"/>
    <w:rsid w:val="008171FC"/>
    <w:rsid w:val="00817797"/>
    <w:rsid w:val="008178FA"/>
    <w:rsid w:val="00817E28"/>
    <w:rsid w:val="008200FD"/>
    <w:rsid w:val="008202FB"/>
    <w:rsid w:val="00820E2F"/>
    <w:rsid w:val="00821696"/>
    <w:rsid w:val="008226C5"/>
    <w:rsid w:val="00823C3B"/>
    <w:rsid w:val="0082477D"/>
    <w:rsid w:val="008247F9"/>
    <w:rsid w:val="00825007"/>
    <w:rsid w:val="0082516E"/>
    <w:rsid w:val="00825CBE"/>
    <w:rsid w:val="00825D53"/>
    <w:rsid w:val="00825DCC"/>
    <w:rsid w:val="00826136"/>
    <w:rsid w:val="008268E3"/>
    <w:rsid w:val="008306AD"/>
    <w:rsid w:val="008314A1"/>
    <w:rsid w:val="00831B73"/>
    <w:rsid w:val="00832684"/>
    <w:rsid w:val="0083343B"/>
    <w:rsid w:val="008334CA"/>
    <w:rsid w:val="00833B40"/>
    <w:rsid w:val="00833F9A"/>
    <w:rsid w:val="00834486"/>
    <w:rsid w:val="00834910"/>
    <w:rsid w:val="00835642"/>
    <w:rsid w:val="00835795"/>
    <w:rsid w:val="00835A4C"/>
    <w:rsid w:val="00835A5F"/>
    <w:rsid w:val="0083609E"/>
    <w:rsid w:val="0083613D"/>
    <w:rsid w:val="008361BE"/>
    <w:rsid w:val="0083633F"/>
    <w:rsid w:val="008367CD"/>
    <w:rsid w:val="00836A35"/>
    <w:rsid w:val="00836C67"/>
    <w:rsid w:val="00837EE6"/>
    <w:rsid w:val="0084055B"/>
    <w:rsid w:val="00840779"/>
    <w:rsid w:val="0084206F"/>
    <w:rsid w:val="00843111"/>
    <w:rsid w:val="008435A6"/>
    <w:rsid w:val="00843AB4"/>
    <w:rsid w:val="00843BDF"/>
    <w:rsid w:val="008443F1"/>
    <w:rsid w:val="0084492C"/>
    <w:rsid w:val="00844F85"/>
    <w:rsid w:val="008456C0"/>
    <w:rsid w:val="00846BF6"/>
    <w:rsid w:val="008471EE"/>
    <w:rsid w:val="008476B1"/>
    <w:rsid w:val="0085037B"/>
    <w:rsid w:val="00851B2A"/>
    <w:rsid w:val="0085294F"/>
    <w:rsid w:val="00852D35"/>
    <w:rsid w:val="008540D4"/>
    <w:rsid w:val="00854167"/>
    <w:rsid w:val="0085441F"/>
    <w:rsid w:val="00855048"/>
    <w:rsid w:val="008564E8"/>
    <w:rsid w:val="0085678C"/>
    <w:rsid w:val="00856EC5"/>
    <w:rsid w:val="0085786D"/>
    <w:rsid w:val="00857EBF"/>
    <w:rsid w:val="0086075D"/>
    <w:rsid w:val="0086081C"/>
    <w:rsid w:val="0086095C"/>
    <w:rsid w:val="00860A84"/>
    <w:rsid w:val="0086108B"/>
    <w:rsid w:val="008611BD"/>
    <w:rsid w:val="00861A8D"/>
    <w:rsid w:val="00861D78"/>
    <w:rsid w:val="00861DC0"/>
    <w:rsid w:val="00863093"/>
    <w:rsid w:val="008633B6"/>
    <w:rsid w:val="00863A5B"/>
    <w:rsid w:val="00863B4D"/>
    <w:rsid w:val="00863CC1"/>
    <w:rsid w:val="00863EA5"/>
    <w:rsid w:val="0086595B"/>
    <w:rsid w:val="008660FA"/>
    <w:rsid w:val="00866C2C"/>
    <w:rsid w:val="0086736A"/>
    <w:rsid w:val="00867827"/>
    <w:rsid w:val="00867FC6"/>
    <w:rsid w:val="008701B3"/>
    <w:rsid w:val="008702E2"/>
    <w:rsid w:val="00870861"/>
    <w:rsid w:val="00871240"/>
    <w:rsid w:val="00871438"/>
    <w:rsid w:val="008717FB"/>
    <w:rsid w:val="008723AE"/>
    <w:rsid w:val="00873050"/>
    <w:rsid w:val="00873108"/>
    <w:rsid w:val="00873255"/>
    <w:rsid w:val="008742CD"/>
    <w:rsid w:val="008750A2"/>
    <w:rsid w:val="008750F6"/>
    <w:rsid w:val="008768EB"/>
    <w:rsid w:val="00877332"/>
    <w:rsid w:val="008779FF"/>
    <w:rsid w:val="00877C0D"/>
    <w:rsid w:val="00877C13"/>
    <w:rsid w:val="0088093E"/>
    <w:rsid w:val="00880E0E"/>
    <w:rsid w:val="00881A4A"/>
    <w:rsid w:val="00882A31"/>
    <w:rsid w:val="00883987"/>
    <w:rsid w:val="00883C48"/>
    <w:rsid w:val="00883FC7"/>
    <w:rsid w:val="0088451B"/>
    <w:rsid w:val="008845D9"/>
    <w:rsid w:val="008851AE"/>
    <w:rsid w:val="00887256"/>
    <w:rsid w:val="008873B1"/>
    <w:rsid w:val="0089073F"/>
    <w:rsid w:val="008911A1"/>
    <w:rsid w:val="0089137B"/>
    <w:rsid w:val="008916EB"/>
    <w:rsid w:val="008918B2"/>
    <w:rsid w:val="008924D3"/>
    <w:rsid w:val="008925FD"/>
    <w:rsid w:val="008931E4"/>
    <w:rsid w:val="00893945"/>
    <w:rsid w:val="00893D62"/>
    <w:rsid w:val="0089461E"/>
    <w:rsid w:val="008957F7"/>
    <w:rsid w:val="00895CBB"/>
    <w:rsid w:val="00895D8D"/>
    <w:rsid w:val="00895F65"/>
    <w:rsid w:val="008969DB"/>
    <w:rsid w:val="00897AEA"/>
    <w:rsid w:val="008A047A"/>
    <w:rsid w:val="008A0F81"/>
    <w:rsid w:val="008A1634"/>
    <w:rsid w:val="008A2008"/>
    <w:rsid w:val="008A3119"/>
    <w:rsid w:val="008A34ED"/>
    <w:rsid w:val="008A3BA6"/>
    <w:rsid w:val="008A3C17"/>
    <w:rsid w:val="008A4E76"/>
    <w:rsid w:val="008A5110"/>
    <w:rsid w:val="008A5816"/>
    <w:rsid w:val="008A5BBE"/>
    <w:rsid w:val="008A60E0"/>
    <w:rsid w:val="008A6E23"/>
    <w:rsid w:val="008A6F19"/>
    <w:rsid w:val="008A7733"/>
    <w:rsid w:val="008A79D8"/>
    <w:rsid w:val="008B00A3"/>
    <w:rsid w:val="008B01FE"/>
    <w:rsid w:val="008B0225"/>
    <w:rsid w:val="008B06FA"/>
    <w:rsid w:val="008B1817"/>
    <w:rsid w:val="008B1FBA"/>
    <w:rsid w:val="008B24EE"/>
    <w:rsid w:val="008B3574"/>
    <w:rsid w:val="008B420B"/>
    <w:rsid w:val="008B7140"/>
    <w:rsid w:val="008B7F39"/>
    <w:rsid w:val="008C0469"/>
    <w:rsid w:val="008C0686"/>
    <w:rsid w:val="008C124E"/>
    <w:rsid w:val="008C1585"/>
    <w:rsid w:val="008C16D2"/>
    <w:rsid w:val="008C214B"/>
    <w:rsid w:val="008C2178"/>
    <w:rsid w:val="008C21DF"/>
    <w:rsid w:val="008C2B9C"/>
    <w:rsid w:val="008C2D58"/>
    <w:rsid w:val="008C2E15"/>
    <w:rsid w:val="008C3709"/>
    <w:rsid w:val="008C49A4"/>
    <w:rsid w:val="008C4ECF"/>
    <w:rsid w:val="008C5B21"/>
    <w:rsid w:val="008C6140"/>
    <w:rsid w:val="008C64B7"/>
    <w:rsid w:val="008C670E"/>
    <w:rsid w:val="008D0A37"/>
    <w:rsid w:val="008D176D"/>
    <w:rsid w:val="008D1BA0"/>
    <w:rsid w:val="008D1CB6"/>
    <w:rsid w:val="008D228B"/>
    <w:rsid w:val="008D22AF"/>
    <w:rsid w:val="008D25B8"/>
    <w:rsid w:val="008D38D0"/>
    <w:rsid w:val="008D3B37"/>
    <w:rsid w:val="008D3C3D"/>
    <w:rsid w:val="008D3F33"/>
    <w:rsid w:val="008D4F30"/>
    <w:rsid w:val="008D58A5"/>
    <w:rsid w:val="008D66D7"/>
    <w:rsid w:val="008E1015"/>
    <w:rsid w:val="008E1229"/>
    <w:rsid w:val="008E16A3"/>
    <w:rsid w:val="008E19E4"/>
    <w:rsid w:val="008E3138"/>
    <w:rsid w:val="008E3927"/>
    <w:rsid w:val="008E4C0D"/>
    <w:rsid w:val="008E6265"/>
    <w:rsid w:val="008E7CA8"/>
    <w:rsid w:val="008E7D3F"/>
    <w:rsid w:val="008F0D50"/>
    <w:rsid w:val="008F1284"/>
    <w:rsid w:val="008F13A4"/>
    <w:rsid w:val="008F15B8"/>
    <w:rsid w:val="008F15E6"/>
    <w:rsid w:val="008F1DFA"/>
    <w:rsid w:val="008F2373"/>
    <w:rsid w:val="008F23A7"/>
    <w:rsid w:val="008F29F3"/>
    <w:rsid w:val="008F2D7C"/>
    <w:rsid w:val="008F2FF3"/>
    <w:rsid w:val="008F3129"/>
    <w:rsid w:val="008F43EF"/>
    <w:rsid w:val="008F4E13"/>
    <w:rsid w:val="008F4EB0"/>
    <w:rsid w:val="008F4F01"/>
    <w:rsid w:val="008F5C07"/>
    <w:rsid w:val="008F61B0"/>
    <w:rsid w:val="008F630F"/>
    <w:rsid w:val="008F6EEB"/>
    <w:rsid w:val="008F7985"/>
    <w:rsid w:val="00900796"/>
    <w:rsid w:val="00900C3F"/>
    <w:rsid w:val="00900D3F"/>
    <w:rsid w:val="009030BC"/>
    <w:rsid w:val="009032BB"/>
    <w:rsid w:val="00905326"/>
    <w:rsid w:val="00905F6E"/>
    <w:rsid w:val="00906834"/>
    <w:rsid w:val="0090711C"/>
    <w:rsid w:val="00907524"/>
    <w:rsid w:val="00907A3C"/>
    <w:rsid w:val="00907A85"/>
    <w:rsid w:val="009105CD"/>
    <w:rsid w:val="00910749"/>
    <w:rsid w:val="00910F29"/>
    <w:rsid w:val="009117EA"/>
    <w:rsid w:val="009132E4"/>
    <w:rsid w:val="009135E8"/>
    <w:rsid w:val="00914363"/>
    <w:rsid w:val="00915B9D"/>
    <w:rsid w:val="00915FA5"/>
    <w:rsid w:val="0091611E"/>
    <w:rsid w:val="00916AAD"/>
    <w:rsid w:val="00916B31"/>
    <w:rsid w:val="00917796"/>
    <w:rsid w:val="00917965"/>
    <w:rsid w:val="00917C23"/>
    <w:rsid w:val="00917D90"/>
    <w:rsid w:val="009200C3"/>
    <w:rsid w:val="00921350"/>
    <w:rsid w:val="009227B8"/>
    <w:rsid w:val="009248A7"/>
    <w:rsid w:val="00924C80"/>
    <w:rsid w:val="009264EA"/>
    <w:rsid w:val="00926A38"/>
    <w:rsid w:val="00926AB1"/>
    <w:rsid w:val="0092749B"/>
    <w:rsid w:val="0092763D"/>
    <w:rsid w:val="00930374"/>
    <w:rsid w:val="00930956"/>
    <w:rsid w:val="0093276E"/>
    <w:rsid w:val="00934768"/>
    <w:rsid w:val="009348CE"/>
    <w:rsid w:val="00934C52"/>
    <w:rsid w:val="00934D29"/>
    <w:rsid w:val="00935076"/>
    <w:rsid w:val="009367B3"/>
    <w:rsid w:val="00936DB5"/>
    <w:rsid w:val="009374BB"/>
    <w:rsid w:val="00944D33"/>
    <w:rsid w:val="009457B9"/>
    <w:rsid w:val="009463FC"/>
    <w:rsid w:val="0094681B"/>
    <w:rsid w:val="00946947"/>
    <w:rsid w:val="00951603"/>
    <w:rsid w:val="00951959"/>
    <w:rsid w:val="00951D0A"/>
    <w:rsid w:val="00952147"/>
    <w:rsid w:val="00952D38"/>
    <w:rsid w:val="009530F2"/>
    <w:rsid w:val="00953244"/>
    <w:rsid w:val="0095329A"/>
    <w:rsid w:val="0095444C"/>
    <w:rsid w:val="00955368"/>
    <w:rsid w:val="009558E1"/>
    <w:rsid w:val="00956820"/>
    <w:rsid w:val="00956B14"/>
    <w:rsid w:val="009609A7"/>
    <w:rsid w:val="00960ABB"/>
    <w:rsid w:val="00962963"/>
    <w:rsid w:val="00962BD1"/>
    <w:rsid w:val="009637DA"/>
    <w:rsid w:val="00964BCD"/>
    <w:rsid w:val="009650A1"/>
    <w:rsid w:val="00965F0B"/>
    <w:rsid w:val="0096729C"/>
    <w:rsid w:val="00967311"/>
    <w:rsid w:val="009679CA"/>
    <w:rsid w:val="00967E4E"/>
    <w:rsid w:val="009710F4"/>
    <w:rsid w:val="009718E8"/>
    <w:rsid w:val="00971DC9"/>
    <w:rsid w:val="00971F8C"/>
    <w:rsid w:val="00972C3E"/>
    <w:rsid w:val="0097353C"/>
    <w:rsid w:val="00973732"/>
    <w:rsid w:val="0097373C"/>
    <w:rsid w:val="00973B3E"/>
    <w:rsid w:val="00974149"/>
    <w:rsid w:val="00974B2D"/>
    <w:rsid w:val="009755FD"/>
    <w:rsid w:val="009761C5"/>
    <w:rsid w:val="009761EE"/>
    <w:rsid w:val="00976EA2"/>
    <w:rsid w:val="0097779A"/>
    <w:rsid w:val="0097789C"/>
    <w:rsid w:val="00977E37"/>
    <w:rsid w:val="0098021D"/>
    <w:rsid w:val="0098046D"/>
    <w:rsid w:val="0098066D"/>
    <w:rsid w:val="0098099E"/>
    <w:rsid w:val="00980BBB"/>
    <w:rsid w:val="0098125D"/>
    <w:rsid w:val="00981589"/>
    <w:rsid w:val="00981967"/>
    <w:rsid w:val="00981C61"/>
    <w:rsid w:val="0098228E"/>
    <w:rsid w:val="0098242B"/>
    <w:rsid w:val="009826F9"/>
    <w:rsid w:val="00982BD8"/>
    <w:rsid w:val="00983771"/>
    <w:rsid w:val="0098383A"/>
    <w:rsid w:val="00984EC0"/>
    <w:rsid w:val="009850FF"/>
    <w:rsid w:val="00985830"/>
    <w:rsid w:val="009918BE"/>
    <w:rsid w:val="00991945"/>
    <w:rsid w:val="0099270E"/>
    <w:rsid w:val="009935C2"/>
    <w:rsid w:val="00993C7C"/>
    <w:rsid w:val="00994639"/>
    <w:rsid w:val="00995AB6"/>
    <w:rsid w:val="009960D0"/>
    <w:rsid w:val="00996CEE"/>
    <w:rsid w:val="009977B1"/>
    <w:rsid w:val="009978DF"/>
    <w:rsid w:val="00997B4D"/>
    <w:rsid w:val="009A07E4"/>
    <w:rsid w:val="009A0BEA"/>
    <w:rsid w:val="009A0DFC"/>
    <w:rsid w:val="009A27C1"/>
    <w:rsid w:val="009A4716"/>
    <w:rsid w:val="009A4AE4"/>
    <w:rsid w:val="009A4D6F"/>
    <w:rsid w:val="009A59E8"/>
    <w:rsid w:val="009A5CDC"/>
    <w:rsid w:val="009B01C1"/>
    <w:rsid w:val="009B027B"/>
    <w:rsid w:val="009B1693"/>
    <w:rsid w:val="009B2115"/>
    <w:rsid w:val="009B4646"/>
    <w:rsid w:val="009B49F3"/>
    <w:rsid w:val="009B502E"/>
    <w:rsid w:val="009B5AFD"/>
    <w:rsid w:val="009B61E3"/>
    <w:rsid w:val="009B6915"/>
    <w:rsid w:val="009B74AC"/>
    <w:rsid w:val="009C0918"/>
    <w:rsid w:val="009C0C9C"/>
    <w:rsid w:val="009C12BE"/>
    <w:rsid w:val="009C14EF"/>
    <w:rsid w:val="009C212E"/>
    <w:rsid w:val="009C2195"/>
    <w:rsid w:val="009C3189"/>
    <w:rsid w:val="009C3516"/>
    <w:rsid w:val="009C3792"/>
    <w:rsid w:val="009C38AD"/>
    <w:rsid w:val="009C4234"/>
    <w:rsid w:val="009C4788"/>
    <w:rsid w:val="009C4CCC"/>
    <w:rsid w:val="009C5B0C"/>
    <w:rsid w:val="009C5EED"/>
    <w:rsid w:val="009C6770"/>
    <w:rsid w:val="009C6E8B"/>
    <w:rsid w:val="009C6ED2"/>
    <w:rsid w:val="009C74AA"/>
    <w:rsid w:val="009C7593"/>
    <w:rsid w:val="009C7EDF"/>
    <w:rsid w:val="009C7F89"/>
    <w:rsid w:val="009D07E9"/>
    <w:rsid w:val="009D094B"/>
    <w:rsid w:val="009D0B24"/>
    <w:rsid w:val="009D13DD"/>
    <w:rsid w:val="009D18FE"/>
    <w:rsid w:val="009D22DE"/>
    <w:rsid w:val="009D29B1"/>
    <w:rsid w:val="009D2EB2"/>
    <w:rsid w:val="009D3574"/>
    <w:rsid w:val="009D3A8F"/>
    <w:rsid w:val="009D3CF7"/>
    <w:rsid w:val="009D4672"/>
    <w:rsid w:val="009D5B4D"/>
    <w:rsid w:val="009D5D59"/>
    <w:rsid w:val="009D7405"/>
    <w:rsid w:val="009D7F2F"/>
    <w:rsid w:val="009E00BA"/>
    <w:rsid w:val="009E0538"/>
    <w:rsid w:val="009E0743"/>
    <w:rsid w:val="009E0AF9"/>
    <w:rsid w:val="009E10AA"/>
    <w:rsid w:val="009E15A8"/>
    <w:rsid w:val="009E1789"/>
    <w:rsid w:val="009E1C73"/>
    <w:rsid w:val="009E2DA7"/>
    <w:rsid w:val="009E388F"/>
    <w:rsid w:val="009E40B4"/>
    <w:rsid w:val="009E4135"/>
    <w:rsid w:val="009E4322"/>
    <w:rsid w:val="009E43A1"/>
    <w:rsid w:val="009E55C5"/>
    <w:rsid w:val="009E573E"/>
    <w:rsid w:val="009E5791"/>
    <w:rsid w:val="009E5B56"/>
    <w:rsid w:val="009E6554"/>
    <w:rsid w:val="009E7582"/>
    <w:rsid w:val="009F0049"/>
    <w:rsid w:val="009F080F"/>
    <w:rsid w:val="009F1427"/>
    <w:rsid w:val="009F2872"/>
    <w:rsid w:val="009F2CC9"/>
    <w:rsid w:val="009F2E41"/>
    <w:rsid w:val="009F339D"/>
    <w:rsid w:val="009F431F"/>
    <w:rsid w:val="009F4396"/>
    <w:rsid w:val="009F4C6F"/>
    <w:rsid w:val="009F527C"/>
    <w:rsid w:val="009F5423"/>
    <w:rsid w:val="009F5B63"/>
    <w:rsid w:val="009F61F6"/>
    <w:rsid w:val="009F6DB0"/>
    <w:rsid w:val="009F6F2B"/>
    <w:rsid w:val="009F7141"/>
    <w:rsid w:val="009F726D"/>
    <w:rsid w:val="00A00822"/>
    <w:rsid w:val="00A01430"/>
    <w:rsid w:val="00A020E0"/>
    <w:rsid w:val="00A0335D"/>
    <w:rsid w:val="00A03D32"/>
    <w:rsid w:val="00A04D15"/>
    <w:rsid w:val="00A04F19"/>
    <w:rsid w:val="00A05583"/>
    <w:rsid w:val="00A055B5"/>
    <w:rsid w:val="00A067C1"/>
    <w:rsid w:val="00A06B17"/>
    <w:rsid w:val="00A07334"/>
    <w:rsid w:val="00A07A9E"/>
    <w:rsid w:val="00A07DC9"/>
    <w:rsid w:val="00A11A38"/>
    <w:rsid w:val="00A11B15"/>
    <w:rsid w:val="00A11B87"/>
    <w:rsid w:val="00A12FA0"/>
    <w:rsid w:val="00A13944"/>
    <w:rsid w:val="00A13E42"/>
    <w:rsid w:val="00A14522"/>
    <w:rsid w:val="00A15330"/>
    <w:rsid w:val="00A1539A"/>
    <w:rsid w:val="00A1588B"/>
    <w:rsid w:val="00A15E23"/>
    <w:rsid w:val="00A161D3"/>
    <w:rsid w:val="00A164D6"/>
    <w:rsid w:val="00A168E5"/>
    <w:rsid w:val="00A16E6E"/>
    <w:rsid w:val="00A17B17"/>
    <w:rsid w:val="00A17E7D"/>
    <w:rsid w:val="00A20602"/>
    <w:rsid w:val="00A2066C"/>
    <w:rsid w:val="00A21BF2"/>
    <w:rsid w:val="00A2220B"/>
    <w:rsid w:val="00A22426"/>
    <w:rsid w:val="00A224AF"/>
    <w:rsid w:val="00A24B5E"/>
    <w:rsid w:val="00A24DF1"/>
    <w:rsid w:val="00A254D2"/>
    <w:rsid w:val="00A25819"/>
    <w:rsid w:val="00A25B2A"/>
    <w:rsid w:val="00A25B31"/>
    <w:rsid w:val="00A25D88"/>
    <w:rsid w:val="00A26626"/>
    <w:rsid w:val="00A26D89"/>
    <w:rsid w:val="00A27741"/>
    <w:rsid w:val="00A300BF"/>
    <w:rsid w:val="00A30F2F"/>
    <w:rsid w:val="00A30FA8"/>
    <w:rsid w:val="00A31593"/>
    <w:rsid w:val="00A33F2C"/>
    <w:rsid w:val="00A3460D"/>
    <w:rsid w:val="00A34E81"/>
    <w:rsid w:val="00A36979"/>
    <w:rsid w:val="00A415EA"/>
    <w:rsid w:val="00A41BED"/>
    <w:rsid w:val="00A41E4D"/>
    <w:rsid w:val="00A42FD0"/>
    <w:rsid w:val="00A44013"/>
    <w:rsid w:val="00A44D78"/>
    <w:rsid w:val="00A44EFD"/>
    <w:rsid w:val="00A458A3"/>
    <w:rsid w:val="00A47158"/>
    <w:rsid w:val="00A47563"/>
    <w:rsid w:val="00A47AEC"/>
    <w:rsid w:val="00A47CF5"/>
    <w:rsid w:val="00A50316"/>
    <w:rsid w:val="00A50794"/>
    <w:rsid w:val="00A50AB7"/>
    <w:rsid w:val="00A5127F"/>
    <w:rsid w:val="00A512B8"/>
    <w:rsid w:val="00A51433"/>
    <w:rsid w:val="00A52102"/>
    <w:rsid w:val="00A524F8"/>
    <w:rsid w:val="00A529A4"/>
    <w:rsid w:val="00A52A85"/>
    <w:rsid w:val="00A5304F"/>
    <w:rsid w:val="00A53476"/>
    <w:rsid w:val="00A5347F"/>
    <w:rsid w:val="00A53D06"/>
    <w:rsid w:val="00A5402F"/>
    <w:rsid w:val="00A54680"/>
    <w:rsid w:val="00A54B6F"/>
    <w:rsid w:val="00A5529C"/>
    <w:rsid w:val="00A5617A"/>
    <w:rsid w:val="00A56655"/>
    <w:rsid w:val="00A5710A"/>
    <w:rsid w:val="00A577E6"/>
    <w:rsid w:val="00A57ECC"/>
    <w:rsid w:val="00A6034A"/>
    <w:rsid w:val="00A60758"/>
    <w:rsid w:val="00A61152"/>
    <w:rsid w:val="00A61BC5"/>
    <w:rsid w:val="00A61DCA"/>
    <w:rsid w:val="00A62FB9"/>
    <w:rsid w:val="00A638F1"/>
    <w:rsid w:val="00A64681"/>
    <w:rsid w:val="00A64843"/>
    <w:rsid w:val="00A64B2F"/>
    <w:rsid w:val="00A64C1E"/>
    <w:rsid w:val="00A65DB0"/>
    <w:rsid w:val="00A6631F"/>
    <w:rsid w:val="00A66EBA"/>
    <w:rsid w:val="00A67882"/>
    <w:rsid w:val="00A700DA"/>
    <w:rsid w:val="00A7027C"/>
    <w:rsid w:val="00A70537"/>
    <w:rsid w:val="00A70CB7"/>
    <w:rsid w:val="00A7177E"/>
    <w:rsid w:val="00A71904"/>
    <w:rsid w:val="00A749FB"/>
    <w:rsid w:val="00A762BB"/>
    <w:rsid w:val="00A7671D"/>
    <w:rsid w:val="00A769C5"/>
    <w:rsid w:val="00A76A08"/>
    <w:rsid w:val="00A76E76"/>
    <w:rsid w:val="00A77CC0"/>
    <w:rsid w:val="00A77D55"/>
    <w:rsid w:val="00A816AC"/>
    <w:rsid w:val="00A82BFF"/>
    <w:rsid w:val="00A82DDB"/>
    <w:rsid w:val="00A84B31"/>
    <w:rsid w:val="00A85337"/>
    <w:rsid w:val="00A857CA"/>
    <w:rsid w:val="00A87A22"/>
    <w:rsid w:val="00A87C81"/>
    <w:rsid w:val="00A901C7"/>
    <w:rsid w:val="00A9216D"/>
    <w:rsid w:val="00A929AC"/>
    <w:rsid w:val="00A92CFD"/>
    <w:rsid w:val="00A93168"/>
    <w:rsid w:val="00A94254"/>
    <w:rsid w:val="00A94F85"/>
    <w:rsid w:val="00A95B2C"/>
    <w:rsid w:val="00A95E06"/>
    <w:rsid w:val="00A96905"/>
    <w:rsid w:val="00AA07E4"/>
    <w:rsid w:val="00AA1A8B"/>
    <w:rsid w:val="00AA1C2F"/>
    <w:rsid w:val="00AA2480"/>
    <w:rsid w:val="00AA2A48"/>
    <w:rsid w:val="00AA44F3"/>
    <w:rsid w:val="00AA4701"/>
    <w:rsid w:val="00AA4A6A"/>
    <w:rsid w:val="00AA4BCA"/>
    <w:rsid w:val="00AA5A11"/>
    <w:rsid w:val="00AA64F9"/>
    <w:rsid w:val="00AA7C50"/>
    <w:rsid w:val="00AB0006"/>
    <w:rsid w:val="00AB0621"/>
    <w:rsid w:val="00AB0D66"/>
    <w:rsid w:val="00AB0FD4"/>
    <w:rsid w:val="00AB226D"/>
    <w:rsid w:val="00AB2E18"/>
    <w:rsid w:val="00AB330B"/>
    <w:rsid w:val="00AB3933"/>
    <w:rsid w:val="00AB3C07"/>
    <w:rsid w:val="00AB3EF7"/>
    <w:rsid w:val="00AB45A1"/>
    <w:rsid w:val="00AB45D1"/>
    <w:rsid w:val="00AB5A90"/>
    <w:rsid w:val="00AB5B00"/>
    <w:rsid w:val="00AB615F"/>
    <w:rsid w:val="00AB649B"/>
    <w:rsid w:val="00AB6BB7"/>
    <w:rsid w:val="00AB7425"/>
    <w:rsid w:val="00AB784A"/>
    <w:rsid w:val="00AB7CEA"/>
    <w:rsid w:val="00AB7DEC"/>
    <w:rsid w:val="00AB7F3A"/>
    <w:rsid w:val="00AC00C5"/>
    <w:rsid w:val="00AC0429"/>
    <w:rsid w:val="00AC062E"/>
    <w:rsid w:val="00AC1C87"/>
    <w:rsid w:val="00AC1E0A"/>
    <w:rsid w:val="00AC2A88"/>
    <w:rsid w:val="00AC2D8C"/>
    <w:rsid w:val="00AC418C"/>
    <w:rsid w:val="00AC5E3B"/>
    <w:rsid w:val="00AC74D6"/>
    <w:rsid w:val="00AC7695"/>
    <w:rsid w:val="00AC7BA3"/>
    <w:rsid w:val="00AC7DF1"/>
    <w:rsid w:val="00AD1278"/>
    <w:rsid w:val="00AD135B"/>
    <w:rsid w:val="00AD1BD9"/>
    <w:rsid w:val="00AD23BC"/>
    <w:rsid w:val="00AD303C"/>
    <w:rsid w:val="00AD3363"/>
    <w:rsid w:val="00AD4956"/>
    <w:rsid w:val="00AD4AD9"/>
    <w:rsid w:val="00AD5F1C"/>
    <w:rsid w:val="00AD7910"/>
    <w:rsid w:val="00AD7CE3"/>
    <w:rsid w:val="00AE06AA"/>
    <w:rsid w:val="00AE0B9A"/>
    <w:rsid w:val="00AE1FBC"/>
    <w:rsid w:val="00AE2455"/>
    <w:rsid w:val="00AE3259"/>
    <w:rsid w:val="00AE4265"/>
    <w:rsid w:val="00AE4A35"/>
    <w:rsid w:val="00AE4D1A"/>
    <w:rsid w:val="00AE5B39"/>
    <w:rsid w:val="00AE5FB3"/>
    <w:rsid w:val="00AE765D"/>
    <w:rsid w:val="00AE7DD6"/>
    <w:rsid w:val="00AF0FA2"/>
    <w:rsid w:val="00AF10CF"/>
    <w:rsid w:val="00AF14C6"/>
    <w:rsid w:val="00AF15E5"/>
    <w:rsid w:val="00AF1AD0"/>
    <w:rsid w:val="00AF2690"/>
    <w:rsid w:val="00AF34C4"/>
    <w:rsid w:val="00AF35A7"/>
    <w:rsid w:val="00AF39E1"/>
    <w:rsid w:val="00AF3D89"/>
    <w:rsid w:val="00AF41B2"/>
    <w:rsid w:val="00AF44E0"/>
    <w:rsid w:val="00AF46A2"/>
    <w:rsid w:val="00AF4757"/>
    <w:rsid w:val="00AF4E56"/>
    <w:rsid w:val="00AF50E6"/>
    <w:rsid w:val="00AF5857"/>
    <w:rsid w:val="00AF688B"/>
    <w:rsid w:val="00AF6A41"/>
    <w:rsid w:val="00AF6A48"/>
    <w:rsid w:val="00AF6A53"/>
    <w:rsid w:val="00AF6E84"/>
    <w:rsid w:val="00AF72D5"/>
    <w:rsid w:val="00AF76AB"/>
    <w:rsid w:val="00B00572"/>
    <w:rsid w:val="00B00F7F"/>
    <w:rsid w:val="00B021F8"/>
    <w:rsid w:val="00B02833"/>
    <w:rsid w:val="00B02BA7"/>
    <w:rsid w:val="00B039F3"/>
    <w:rsid w:val="00B04147"/>
    <w:rsid w:val="00B0420C"/>
    <w:rsid w:val="00B04537"/>
    <w:rsid w:val="00B05737"/>
    <w:rsid w:val="00B05C7F"/>
    <w:rsid w:val="00B0765C"/>
    <w:rsid w:val="00B115A0"/>
    <w:rsid w:val="00B11C52"/>
    <w:rsid w:val="00B12215"/>
    <w:rsid w:val="00B12361"/>
    <w:rsid w:val="00B13461"/>
    <w:rsid w:val="00B13D82"/>
    <w:rsid w:val="00B148C8"/>
    <w:rsid w:val="00B14D49"/>
    <w:rsid w:val="00B154BD"/>
    <w:rsid w:val="00B15F8B"/>
    <w:rsid w:val="00B1637F"/>
    <w:rsid w:val="00B16A13"/>
    <w:rsid w:val="00B16D42"/>
    <w:rsid w:val="00B2052B"/>
    <w:rsid w:val="00B205B7"/>
    <w:rsid w:val="00B208D2"/>
    <w:rsid w:val="00B210D0"/>
    <w:rsid w:val="00B2172B"/>
    <w:rsid w:val="00B21CA7"/>
    <w:rsid w:val="00B22025"/>
    <w:rsid w:val="00B232CB"/>
    <w:rsid w:val="00B23464"/>
    <w:rsid w:val="00B2360E"/>
    <w:rsid w:val="00B23DAC"/>
    <w:rsid w:val="00B2453F"/>
    <w:rsid w:val="00B252F9"/>
    <w:rsid w:val="00B25370"/>
    <w:rsid w:val="00B25A46"/>
    <w:rsid w:val="00B26477"/>
    <w:rsid w:val="00B26769"/>
    <w:rsid w:val="00B2696B"/>
    <w:rsid w:val="00B27268"/>
    <w:rsid w:val="00B27A22"/>
    <w:rsid w:val="00B27B9B"/>
    <w:rsid w:val="00B3011C"/>
    <w:rsid w:val="00B307B0"/>
    <w:rsid w:val="00B30C3A"/>
    <w:rsid w:val="00B30DBF"/>
    <w:rsid w:val="00B30E36"/>
    <w:rsid w:val="00B32D18"/>
    <w:rsid w:val="00B32DB6"/>
    <w:rsid w:val="00B3386D"/>
    <w:rsid w:val="00B3394F"/>
    <w:rsid w:val="00B34A4C"/>
    <w:rsid w:val="00B34E23"/>
    <w:rsid w:val="00B35BA4"/>
    <w:rsid w:val="00B36DC2"/>
    <w:rsid w:val="00B37854"/>
    <w:rsid w:val="00B3796D"/>
    <w:rsid w:val="00B37EB8"/>
    <w:rsid w:val="00B408CC"/>
    <w:rsid w:val="00B42591"/>
    <w:rsid w:val="00B42F30"/>
    <w:rsid w:val="00B4316C"/>
    <w:rsid w:val="00B43D0F"/>
    <w:rsid w:val="00B4467B"/>
    <w:rsid w:val="00B448FB"/>
    <w:rsid w:val="00B4497B"/>
    <w:rsid w:val="00B45D88"/>
    <w:rsid w:val="00B45D8C"/>
    <w:rsid w:val="00B46699"/>
    <w:rsid w:val="00B4692A"/>
    <w:rsid w:val="00B46E98"/>
    <w:rsid w:val="00B46EC7"/>
    <w:rsid w:val="00B47656"/>
    <w:rsid w:val="00B47B2D"/>
    <w:rsid w:val="00B50106"/>
    <w:rsid w:val="00B50477"/>
    <w:rsid w:val="00B504E7"/>
    <w:rsid w:val="00B50D16"/>
    <w:rsid w:val="00B5208F"/>
    <w:rsid w:val="00B52164"/>
    <w:rsid w:val="00B52816"/>
    <w:rsid w:val="00B52B60"/>
    <w:rsid w:val="00B53AB6"/>
    <w:rsid w:val="00B543C9"/>
    <w:rsid w:val="00B55D9B"/>
    <w:rsid w:val="00B55F22"/>
    <w:rsid w:val="00B56CEF"/>
    <w:rsid w:val="00B57DD8"/>
    <w:rsid w:val="00B57FA0"/>
    <w:rsid w:val="00B60121"/>
    <w:rsid w:val="00B607C9"/>
    <w:rsid w:val="00B61144"/>
    <w:rsid w:val="00B6151F"/>
    <w:rsid w:val="00B61781"/>
    <w:rsid w:val="00B61D19"/>
    <w:rsid w:val="00B625B8"/>
    <w:rsid w:val="00B62841"/>
    <w:rsid w:val="00B636A2"/>
    <w:rsid w:val="00B64469"/>
    <w:rsid w:val="00B644AC"/>
    <w:rsid w:val="00B65902"/>
    <w:rsid w:val="00B65927"/>
    <w:rsid w:val="00B65D74"/>
    <w:rsid w:val="00B662AE"/>
    <w:rsid w:val="00B66309"/>
    <w:rsid w:val="00B66435"/>
    <w:rsid w:val="00B66D38"/>
    <w:rsid w:val="00B6785B"/>
    <w:rsid w:val="00B6793E"/>
    <w:rsid w:val="00B67C22"/>
    <w:rsid w:val="00B67DF1"/>
    <w:rsid w:val="00B67ED8"/>
    <w:rsid w:val="00B70AFC"/>
    <w:rsid w:val="00B70F69"/>
    <w:rsid w:val="00B72141"/>
    <w:rsid w:val="00B72BCF"/>
    <w:rsid w:val="00B72E60"/>
    <w:rsid w:val="00B732F6"/>
    <w:rsid w:val="00B73650"/>
    <w:rsid w:val="00B7429F"/>
    <w:rsid w:val="00B74630"/>
    <w:rsid w:val="00B74708"/>
    <w:rsid w:val="00B75E5E"/>
    <w:rsid w:val="00B75F64"/>
    <w:rsid w:val="00B76BBF"/>
    <w:rsid w:val="00B7741F"/>
    <w:rsid w:val="00B77A73"/>
    <w:rsid w:val="00B80BD7"/>
    <w:rsid w:val="00B8109F"/>
    <w:rsid w:val="00B81BD3"/>
    <w:rsid w:val="00B81F74"/>
    <w:rsid w:val="00B830CC"/>
    <w:rsid w:val="00B8325B"/>
    <w:rsid w:val="00B83513"/>
    <w:rsid w:val="00B84348"/>
    <w:rsid w:val="00B84D0F"/>
    <w:rsid w:val="00B84E9E"/>
    <w:rsid w:val="00B85E2B"/>
    <w:rsid w:val="00B873E5"/>
    <w:rsid w:val="00B879F1"/>
    <w:rsid w:val="00B90A85"/>
    <w:rsid w:val="00B90D05"/>
    <w:rsid w:val="00B913EC"/>
    <w:rsid w:val="00B913F5"/>
    <w:rsid w:val="00B918B3"/>
    <w:rsid w:val="00B919B6"/>
    <w:rsid w:val="00B91C2F"/>
    <w:rsid w:val="00B92D20"/>
    <w:rsid w:val="00B92D76"/>
    <w:rsid w:val="00B9377E"/>
    <w:rsid w:val="00B94467"/>
    <w:rsid w:val="00B95711"/>
    <w:rsid w:val="00B965C2"/>
    <w:rsid w:val="00B9689E"/>
    <w:rsid w:val="00B96FD1"/>
    <w:rsid w:val="00B97B21"/>
    <w:rsid w:val="00BA0098"/>
    <w:rsid w:val="00BA091C"/>
    <w:rsid w:val="00BA0C35"/>
    <w:rsid w:val="00BA2528"/>
    <w:rsid w:val="00BA260C"/>
    <w:rsid w:val="00BA2A8D"/>
    <w:rsid w:val="00BA3501"/>
    <w:rsid w:val="00BA358C"/>
    <w:rsid w:val="00BA513C"/>
    <w:rsid w:val="00BA56C8"/>
    <w:rsid w:val="00BA57C3"/>
    <w:rsid w:val="00BA59EE"/>
    <w:rsid w:val="00BA5B39"/>
    <w:rsid w:val="00BA5B88"/>
    <w:rsid w:val="00BA6DBF"/>
    <w:rsid w:val="00BA7982"/>
    <w:rsid w:val="00BB0C7A"/>
    <w:rsid w:val="00BB1459"/>
    <w:rsid w:val="00BB17D5"/>
    <w:rsid w:val="00BB2C4F"/>
    <w:rsid w:val="00BB54D7"/>
    <w:rsid w:val="00BB634C"/>
    <w:rsid w:val="00BB6475"/>
    <w:rsid w:val="00BB7376"/>
    <w:rsid w:val="00BB76CC"/>
    <w:rsid w:val="00BC0C83"/>
    <w:rsid w:val="00BC0D37"/>
    <w:rsid w:val="00BC0F74"/>
    <w:rsid w:val="00BC10EA"/>
    <w:rsid w:val="00BC13D4"/>
    <w:rsid w:val="00BC1630"/>
    <w:rsid w:val="00BC1BBC"/>
    <w:rsid w:val="00BC1EE1"/>
    <w:rsid w:val="00BC33DA"/>
    <w:rsid w:val="00BC35B3"/>
    <w:rsid w:val="00BC3851"/>
    <w:rsid w:val="00BC3D2D"/>
    <w:rsid w:val="00BC503D"/>
    <w:rsid w:val="00BC637A"/>
    <w:rsid w:val="00BC679D"/>
    <w:rsid w:val="00BC74B5"/>
    <w:rsid w:val="00BD11D7"/>
    <w:rsid w:val="00BD1F1B"/>
    <w:rsid w:val="00BD2203"/>
    <w:rsid w:val="00BD2C5B"/>
    <w:rsid w:val="00BD3103"/>
    <w:rsid w:val="00BD328D"/>
    <w:rsid w:val="00BD3F7F"/>
    <w:rsid w:val="00BD4A50"/>
    <w:rsid w:val="00BD535E"/>
    <w:rsid w:val="00BD5434"/>
    <w:rsid w:val="00BD58E1"/>
    <w:rsid w:val="00BD59E8"/>
    <w:rsid w:val="00BD62E0"/>
    <w:rsid w:val="00BD6FEC"/>
    <w:rsid w:val="00BD7264"/>
    <w:rsid w:val="00BD7B39"/>
    <w:rsid w:val="00BD7E07"/>
    <w:rsid w:val="00BD7E78"/>
    <w:rsid w:val="00BD7EEC"/>
    <w:rsid w:val="00BE28F3"/>
    <w:rsid w:val="00BE2967"/>
    <w:rsid w:val="00BE3308"/>
    <w:rsid w:val="00BE37F9"/>
    <w:rsid w:val="00BE3872"/>
    <w:rsid w:val="00BE39B3"/>
    <w:rsid w:val="00BE4268"/>
    <w:rsid w:val="00BE492A"/>
    <w:rsid w:val="00BE554D"/>
    <w:rsid w:val="00BE68F0"/>
    <w:rsid w:val="00BE68F3"/>
    <w:rsid w:val="00BE7F87"/>
    <w:rsid w:val="00BF04C8"/>
    <w:rsid w:val="00BF0D90"/>
    <w:rsid w:val="00BF1040"/>
    <w:rsid w:val="00BF1907"/>
    <w:rsid w:val="00BF29A8"/>
    <w:rsid w:val="00BF2F90"/>
    <w:rsid w:val="00BF4771"/>
    <w:rsid w:val="00BF4AE4"/>
    <w:rsid w:val="00BF4C21"/>
    <w:rsid w:val="00BF58C7"/>
    <w:rsid w:val="00BF5DD8"/>
    <w:rsid w:val="00BF5EEB"/>
    <w:rsid w:val="00BF6835"/>
    <w:rsid w:val="00BF6A91"/>
    <w:rsid w:val="00BF6FC6"/>
    <w:rsid w:val="00C00FAB"/>
    <w:rsid w:val="00C0178E"/>
    <w:rsid w:val="00C019D3"/>
    <w:rsid w:val="00C0380D"/>
    <w:rsid w:val="00C039A0"/>
    <w:rsid w:val="00C03C55"/>
    <w:rsid w:val="00C03E50"/>
    <w:rsid w:val="00C043B3"/>
    <w:rsid w:val="00C0480B"/>
    <w:rsid w:val="00C0513B"/>
    <w:rsid w:val="00C05963"/>
    <w:rsid w:val="00C05CC6"/>
    <w:rsid w:val="00C063AF"/>
    <w:rsid w:val="00C06557"/>
    <w:rsid w:val="00C07A31"/>
    <w:rsid w:val="00C1084F"/>
    <w:rsid w:val="00C10AB0"/>
    <w:rsid w:val="00C1185B"/>
    <w:rsid w:val="00C13255"/>
    <w:rsid w:val="00C13BE7"/>
    <w:rsid w:val="00C1449B"/>
    <w:rsid w:val="00C14790"/>
    <w:rsid w:val="00C1513F"/>
    <w:rsid w:val="00C168AE"/>
    <w:rsid w:val="00C1709A"/>
    <w:rsid w:val="00C171F2"/>
    <w:rsid w:val="00C17637"/>
    <w:rsid w:val="00C2083C"/>
    <w:rsid w:val="00C21E1D"/>
    <w:rsid w:val="00C229CE"/>
    <w:rsid w:val="00C22AEA"/>
    <w:rsid w:val="00C23024"/>
    <w:rsid w:val="00C24FD7"/>
    <w:rsid w:val="00C2623B"/>
    <w:rsid w:val="00C262F9"/>
    <w:rsid w:val="00C275D3"/>
    <w:rsid w:val="00C276D2"/>
    <w:rsid w:val="00C27AA7"/>
    <w:rsid w:val="00C30BD0"/>
    <w:rsid w:val="00C311F0"/>
    <w:rsid w:val="00C3146E"/>
    <w:rsid w:val="00C31E3B"/>
    <w:rsid w:val="00C3211D"/>
    <w:rsid w:val="00C32539"/>
    <w:rsid w:val="00C328DA"/>
    <w:rsid w:val="00C32D0B"/>
    <w:rsid w:val="00C32D67"/>
    <w:rsid w:val="00C330F1"/>
    <w:rsid w:val="00C3367D"/>
    <w:rsid w:val="00C340E6"/>
    <w:rsid w:val="00C341D8"/>
    <w:rsid w:val="00C347DE"/>
    <w:rsid w:val="00C34DF5"/>
    <w:rsid w:val="00C34E0E"/>
    <w:rsid w:val="00C362F8"/>
    <w:rsid w:val="00C4042E"/>
    <w:rsid w:val="00C40642"/>
    <w:rsid w:val="00C41657"/>
    <w:rsid w:val="00C420E3"/>
    <w:rsid w:val="00C42263"/>
    <w:rsid w:val="00C42354"/>
    <w:rsid w:val="00C4299C"/>
    <w:rsid w:val="00C429CB"/>
    <w:rsid w:val="00C43275"/>
    <w:rsid w:val="00C4352F"/>
    <w:rsid w:val="00C436E3"/>
    <w:rsid w:val="00C44E86"/>
    <w:rsid w:val="00C4509F"/>
    <w:rsid w:val="00C45331"/>
    <w:rsid w:val="00C50A7C"/>
    <w:rsid w:val="00C50BDC"/>
    <w:rsid w:val="00C51133"/>
    <w:rsid w:val="00C5120C"/>
    <w:rsid w:val="00C53249"/>
    <w:rsid w:val="00C53357"/>
    <w:rsid w:val="00C5460B"/>
    <w:rsid w:val="00C54F90"/>
    <w:rsid w:val="00C576FE"/>
    <w:rsid w:val="00C57CCB"/>
    <w:rsid w:val="00C6275A"/>
    <w:rsid w:val="00C62E7A"/>
    <w:rsid w:val="00C6399C"/>
    <w:rsid w:val="00C639D0"/>
    <w:rsid w:val="00C63A66"/>
    <w:rsid w:val="00C63F05"/>
    <w:rsid w:val="00C64730"/>
    <w:rsid w:val="00C651FD"/>
    <w:rsid w:val="00C6571B"/>
    <w:rsid w:val="00C66C4E"/>
    <w:rsid w:val="00C67F06"/>
    <w:rsid w:val="00C7010D"/>
    <w:rsid w:val="00C7060F"/>
    <w:rsid w:val="00C70A77"/>
    <w:rsid w:val="00C70CAF"/>
    <w:rsid w:val="00C70CE6"/>
    <w:rsid w:val="00C712F6"/>
    <w:rsid w:val="00C71536"/>
    <w:rsid w:val="00C7167E"/>
    <w:rsid w:val="00C71888"/>
    <w:rsid w:val="00C718D9"/>
    <w:rsid w:val="00C71A35"/>
    <w:rsid w:val="00C72AB7"/>
    <w:rsid w:val="00C72E66"/>
    <w:rsid w:val="00C72ED0"/>
    <w:rsid w:val="00C739A6"/>
    <w:rsid w:val="00C73BEC"/>
    <w:rsid w:val="00C73DFB"/>
    <w:rsid w:val="00C73E08"/>
    <w:rsid w:val="00C740B3"/>
    <w:rsid w:val="00C74126"/>
    <w:rsid w:val="00C743B8"/>
    <w:rsid w:val="00C75B71"/>
    <w:rsid w:val="00C75C02"/>
    <w:rsid w:val="00C766BF"/>
    <w:rsid w:val="00C76E58"/>
    <w:rsid w:val="00C76EB8"/>
    <w:rsid w:val="00C77997"/>
    <w:rsid w:val="00C77D23"/>
    <w:rsid w:val="00C77EEE"/>
    <w:rsid w:val="00C80581"/>
    <w:rsid w:val="00C8068B"/>
    <w:rsid w:val="00C80BA5"/>
    <w:rsid w:val="00C80C04"/>
    <w:rsid w:val="00C80D37"/>
    <w:rsid w:val="00C8341B"/>
    <w:rsid w:val="00C836AB"/>
    <w:rsid w:val="00C847D8"/>
    <w:rsid w:val="00C8503F"/>
    <w:rsid w:val="00C85C23"/>
    <w:rsid w:val="00C85FFC"/>
    <w:rsid w:val="00C864F4"/>
    <w:rsid w:val="00C87BD3"/>
    <w:rsid w:val="00C90E62"/>
    <w:rsid w:val="00C91B7B"/>
    <w:rsid w:val="00C92BEB"/>
    <w:rsid w:val="00C92FBD"/>
    <w:rsid w:val="00C939F2"/>
    <w:rsid w:val="00C93B54"/>
    <w:rsid w:val="00C93C12"/>
    <w:rsid w:val="00C93E89"/>
    <w:rsid w:val="00C94A3C"/>
    <w:rsid w:val="00C94F44"/>
    <w:rsid w:val="00C952E0"/>
    <w:rsid w:val="00C95826"/>
    <w:rsid w:val="00C95C67"/>
    <w:rsid w:val="00C95FBE"/>
    <w:rsid w:val="00C96349"/>
    <w:rsid w:val="00C96B73"/>
    <w:rsid w:val="00C9754D"/>
    <w:rsid w:val="00C97BF3"/>
    <w:rsid w:val="00CA308C"/>
    <w:rsid w:val="00CA314C"/>
    <w:rsid w:val="00CA3F99"/>
    <w:rsid w:val="00CA4EBE"/>
    <w:rsid w:val="00CA5880"/>
    <w:rsid w:val="00CA6005"/>
    <w:rsid w:val="00CA6655"/>
    <w:rsid w:val="00CA782D"/>
    <w:rsid w:val="00CA7951"/>
    <w:rsid w:val="00CA7C7C"/>
    <w:rsid w:val="00CA7CCC"/>
    <w:rsid w:val="00CA7EAE"/>
    <w:rsid w:val="00CA7F9E"/>
    <w:rsid w:val="00CB0588"/>
    <w:rsid w:val="00CB0DAC"/>
    <w:rsid w:val="00CB0F26"/>
    <w:rsid w:val="00CB131F"/>
    <w:rsid w:val="00CB1488"/>
    <w:rsid w:val="00CB2760"/>
    <w:rsid w:val="00CB308D"/>
    <w:rsid w:val="00CB3206"/>
    <w:rsid w:val="00CB3498"/>
    <w:rsid w:val="00CB3A68"/>
    <w:rsid w:val="00CB4015"/>
    <w:rsid w:val="00CB4341"/>
    <w:rsid w:val="00CB4876"/>
    <w:rsid w:val="00CB4EF8"/>
    <w:rsid w:val="00CB5CD9"/>
    <w:rsid w:val="00CB623E"/>
    <w:rsid w:val="00CB6C3A"/>
    <w:rsid w:val="00CB6F6D"/>
    <w:rsid w:val="00CB7F99"/>
    <w:rsid w:val="00CC04FE"/>
    <w:rsid w:val="00CC0B8E"/>
    <w:rsid w:val="00CC2608"/>
    <w:rsid w:val="00CC2B41"/>
    <w:rsid w:val="00CC2F14"/>
    <w:rsid w:val="00CC3591"/>
    <w:rsid w:val="00CC35BF"/>
    <w:rsid w:val="00CC363C"/>
    <w:rsid w:val="00CC3EDC"/>
    <w:rsid w:val="00CC423B"/>
    <w:rsid w:val="00CC4348"/>
    <w:rsid w:val="00CC4D13"/>
    <w:rsid w:val="00CC55BA"/>
    <w:rsid w:val="00CC5B6F"/>
    <w:rsid w:val="00CC6394"/>
    <w:rsid w:val="00CC68E6"/>
    <w:rsid w:val="00CC6BCA"/>
    <w:rsid w:val="00CC6F5D"/>
    <w:rsid w:val="00CC71A4"/>
    <w:rsid w:val="00CC768B"/>
    <w:rsid w:val="00CD07F6"/>
    <w:rsid w:val="00CD1169"/>
    <w:rsid w:val="00CD1179"/>
    <w:rsid w:val="00CD147E"/>
    <w:rsid w:val="00CD2FAF"/>
    <w:rsid w:val="00CD2FCE"/>
    <w:rsid w:val="00CD3411"/>
    <w:rsid w:val="00CD3787"/>
    <w:rsid w:val="00CD48F1"/>
    <w:rsid w:val="00CD4961"/>
    <w:rsid w:val="00CD4EA9"/>
    <w:rsid w:val="00CD541C"/>
    <w:rsid w:val="00CD5BBB"/>
    <w:rsid w:val="00CD61FA"/>
    <w:rsid w:val="00CD6278"/>
    <w:rsid w:val="00CD6FF0"/>
    <w:rsid w:val="00CD7145"/>
    <w:rsid w:val="00CD7545"/>
    <w:rsid w:val="00CD764E"/>
    <w:rsid w:val="00CD7742"/>
    <w:rsid w:val="00CD78C4"/>
    <w:rsid w:val="00CD7EB0"/>
    <w:rsid w:val="00CE00BF"/>
    <w:rsid w:val="00CE0913"/>
    <w:rsid w:val="00CE1302"/>
    <w:rsid w:val="00CE150E"/>
    <w:rsid w:val="00CE15C0"/>
    <w:rsid w:val="00CE2C7C"/>
    <w:rsid w:val="00CE2D91"/>
    <w:rsid w:val="00CE385E"/>
    <w:rsid w:val="00CE44A4"/>
    <w:rsid w:val="00CE4E38"/>
    <w:rsid w:val="00CE5847"/>
    <w:rsid w:val="00CE68C2"/>
    <w:rsid w:val="00CE755E"/>
    <w:rsid w:val="00CF0058"/>
    <w:rsid w:val="00CF0BFC"/>
    <w:rsid w:val="00CF11A0"/>
    <w:rsid w:val="00CF1768"/>
    <w:rsid w:val="00CF18E9"/>
    <w:rsid w:val="00CF4BB9"/>
    <w:rsid w:val="00CF5192"/>
    <w:rsid w:val="00CF51E0"/>
    <w:rsid w:val="00CF5689"/>
    <w:rsid w:val="00CF57D0"/>
    <w:rsid w:val="00CF6B1C"/>
    <w:rsid w:val="00D01638"/>
    <w:rsid w:val="00D01E40"/>
    <w:rsid w:val="00D025B9"/>
    <w:rsid w:val="00D02E79"/>
    <w:rsid w:val="00D03217"/>
    <w:rsid w:val="00D03AFD"/>
    <w:rsid w:val="00D04761"/>
    <w:rsid w:val="00D04D56"/>
    <w:rsid w:val="00D04DF8"/>
    <w:rsid w:val="00D04F2E"/>
    <w:rsid w:val="00D05781"/>
    <w:rsid w:val="00D05E23"/>
    <w:rsid w:val="00D061DB"/>
    <w:rsid w:val="00D069E3"/>
    <w:rsid w:val="00D07296"/>
    <w:rsid w:val="00D07D6F"/>
    <w:rsid w:val="00D07FFB"/>
    <w:rsid w:val="00D10036"/>
    <w:rsid w:val="00D10B55"/>
    <w:rsid w:val="00D10CE9"/>
    <w:rsid w:val="00D112F8"/>
    <w:rsid w:val="00D125B3"/>
    <w:rsid w:val="00D13CA5"/>
    <w:rsid w:val="00D14136"/>
    <w:rsid w:val="00D142A0"/>
    <w:rsid w:val="00D147D3"/>
    <w:rsid w:val="00D15046"/>
    <w:rsid w:val="00D161DA"/>
    <w:rsid w:val="00D16383"/>
    <w:rsid w:val="00D16495"/>
    <w:rsid w:val="00D17113"/>
    <w:rsid w:val="00D20AD5"/>
    <w:rsid w:val="00D20C4B"/>
    <w:rsid w:val="00D2273E"/>
    <w:rsid w:val="00D23540"/>
    <w:rsid w:val="00D235E7"/>
    <w:rsid w:val="00D23FB2"/>
    <w:rsid w:val="00D26108"/>
    <w:rsid w:val="00D27182"/>
    <w:rsid w:val="00D27B88"/>
    <w:rsid w:val="00D3062B"/>
    <w:rsid w:val="00D30E30"/>
    <w:rsid w:val="00D3109B"/>
    <w:rsid w:val="00D3172B"/>
    <w:rsid w:val="00D31870"/>
    <w:rsid w:val="00D31E3D"/>
    <w:rsid w:val="00D32FF1"/>
    <w:rsid w:val="00D332E5"/>
    <w:rsid w:val="00D339DB"/>
    <w:rsid w:val="00D3414D"/>
    <w:rsid w:val="00D34B48"/>
    <w:rsid w:val="00D34CC9"/>
    <w:rsid w:val="00D35CFD"/>
    <w:rsid w:val="00D361E3"/>
    <w:rsid w:val="00D373BA"/>
    <w:rsid w:val="00D37627"/>
    <w:rsid w:val="00D378B0"/>
    <w:rsid w:val="00D41101"/>
    <w:rsid w:val="00D414C4"/>
    <w:rsid w:val="00D41659"/>
    <w:rsid w:val="00D41682"/>
    <w:rsid w:val="00D41B63"/>
    <w:rsid w:val="00D41BA2"/>
    <w:rsid w:val="00D41FFD"/>
    <w:rsid w:val="00D4217C"/>
    <w:rsid w:val="00D42591"/>
    <w:rsid w:val="00D429E6"/>
    <w:rsid w:val="00D42D4B"/>
    <w:rsid w:val="00D42F1B"/>
    <w:rsid w:val="00D43070"/>
    <w:rsid w:val="00D43873"/>
    <w:rsid w:val="00D44463"/>
    <w:rsid w:val="00D451BD"/>
    <w:rsid w:val="00D470F9"/>
    <w:rsid w:val="00D472CE"/>
    <w:rsid w:val="00D477A0"/>
    <w:rsid w:val="00D47B23"/>
    <w:rsid w:val="00D47B63"/>
    <w:rsid w:val="00D47C54"/>
    <w:rsid w:val="00D502B6"/>
    <w:rsid w:val="00D51324"/>
    <w:rsid w:val="00D51B3A"/>
    <w:rsid w:val="00D5220E"/>
    <w:rsid w:val="00D52FC8"/>
    <w:rsid w:val="00D54AC0"/>
    <w:rsid w:val="00D55092"/>
    <w:rsid w:val="00D57587"/>
    <w:rsid w:val="00D57D8D"/>
    <w:rsid w:val="00D60165"/>
    <w:rsid w:val="00D602E5"/>
    <w:rsid w:val="00D60313"/>
    <w:rsid w:val="00D60D63"/>
    <w:rsid w:val="00D61505"/>
    <w:rsid w:val="00D61EA6"/>
    <w:rsid w:val="00D62008"/>
    <w:rsid w:val="00D621E9"/>
    <w:rsid w:val="00D623FF"/>
    <w:rsid w:val="00D62C6B"/>
    <w:rsid w:val="00D62E58"/>
    <w:rsid w:val="00D62E8C"/>
    <w:rsid w:val="00D630BC"/>
    <w:rsid w:val="00D63942"/>
    <w:rsid w:val="00D63AEA"/>
    <w:rsid w:val="00D646A8"/>
    <w:rsid w:val="00D64FC6"/>
    <w:rsid w:val="00D6523A"/>
    <w:rsid w:val="00D66075"/>
    <w:rsid w:val="00D660CD"/>
    <w:rsid w:val="00D666AC"/>
    <w:rsid w:val="00D6698D"/>
    <w:rsid w:val="00D66A8A"/>
    <w:rsid w:val="00D671B0"/>
    <w:rsid w:val="00D67387"/>
    <w:rsid w:val="00D67504"/>
    <w:rsid w:val="00D676BD"/>
    <w:rsid w:val="00D67D1C"/>
    <w:rsid w:val="00D70581"/>
    <w:rsid w:val="00D70C03"/>
    <w:rsid w:val="00D70CEC"/>
    <w:rsid w:val="00D70DD7"/>
    <w:rsid w:val="00D71241"/>
    <w:rsid w:val="00D71D8E"/>
    <w:rsid w:val="00D72948"/>
    <w:rsid w:val="00D72CB4"/>
    <w:rsid w:val="00D740B7"/>
    <w:rsid w:val="00D74867"/>
    <w:rsid w:val="00D75062"/>
    <w:rsid w:val="00D768CE"/>
    <w:rsid w:val="00D7709B"/>
    <w:rsid w:val="00D77C65"/>
    <w:rsid w:val="00D81DDB"/>
    <w:rsid w:val="00D82012"/>
    <w:rsid w:val="00D82476"/>
    <w:rsid w:val="00D828C6"/>
    <w:rsid w:val="00D83435"/>
    <w:rsid w:val="00D83CFF"/>
    <w:rsid w:val="00D83D74"/>
    <w:rsid w:val="00D843DC"/>
    <w:rsid w:val="00D8475E"/>
    <w:rsid w:val="00D84936"/>
    <w:rsid w:val="00D84DD4"/>
    <w:rsid w:val="00D85664"/>
    <w:rsid w:val="00D8596F"/>
    <w:rsid w:val="00D86500"/>
    <w:rsid w:val="00D87AB0"/>
    <w:rsid w:val="00D90646"/>
    <w:rsid w:val="00D91A38"/>
    <w:rsid w:val="00D91B45"/>
    <w:rsid w:val="00D92B1E"/>
    <w:rsid w:val="00D9305B"/>
    <w:rsid w:val="00D935D6"/>
    <w:rsid w:val="00D93FA9"/>
    <w:rsid w:val="00D95069"/>
    <w:rsid w:val="00D955C3"/>
    <w:rsid w:val="00D96562"/>
    <w:rsid w:val="00D96612"/>
    <w:rsid w:val="00D96945"/>
    <w:rsid w:val="00D96BF5"/>
    <w:rsid w:val="00DA04AC"/>
    <w:rsid w:val="00DA053B"/>
    <w:rsid w:val="00DA1198"/>
    <w:rsid w:val="00DA149D"/>
    <w:rsid w:val="00DA177A"/>
    <w:rsid w:val="00DA2481"/>
    <w:rsid w:val="00DA36B3"/>
    <w:rsid w:val="00DA3D14"/>
    <w:rsid w:val="00DA53EB"/>
    <w:rsid w:val="00DA54CE"/>
    <w:rsid w:val="00DA6BD0"/>
    <w:rsid w:val="00DA7057"/>
    <w:rsid w:val="00DB1293"/>
    <w:rsid w:val="00DB29DB"/>
    <w:rsid w:val="00DB384D"/>
    <w:rsid w:val="00DB3A1E"/>
    <w:rsid w:val="00DB3FA5"/>
    <w:rsid w:val="00DB491F"/>
    <w:rsid w:val="00DB6269"/>
    <w:rsid w:val="00DB69F7"/>
    <w:rsid w:val="00DB6BE8"/>
    <w:rsid w:val="00DB72B3"/>
    <w:rsid w:val="00DB76D9"/>
    <w:rsid w:val="00DB7E90"/>
    <w:rsid w:val="00DC0191"/>
    <w:rsid w:val="00DC11B2"/>
    <w:rsid w:val="00DC153C"/>
    <w:rsid w:val="00DC2B22"/>
    <w:rsid w:val="00DC2DFF"/>
    <w:rsid w:val="00DC3055"/>
    <w:rsid w:val="00DC32B6"/>
    <w:rsid w:val="00DC3AD9"/>
    <w:rsid w:val="00DC4407"/>
    <w:rsid w:val="00DC4ED3"/>
    <w:rsid w:val="00DC5336"/>
    <w:rsid w:val="00DC55B2"/>
    <w:rsid w:val="00DC597F"/>
    <w:rsid w:val="00DC5AE2"/>
    <w:rsid w:val="00DC6A59"/>
    <w:rsid w:val="00DC6A88"/>
    <w:rsid w:val="00DC6E96"/>
    <w:rsid w:val="00DC712E"/>
    <w:rsid w:val="00DD0C77"/>
    <w:rsid w:val="00DD1693"/>
    <w:rsid w:val="00DD18F4"/>
    <w:rsid w:val="00DD2102"/>
    <w:rsid w:val="00DD32C2"/>
    <w:rsid w:val="00DD343B"/>
    <w:rsid w:val="00DD3C7D"/>
    <w:rsid w:val="00DD3E8C"/>
    <w:rsid w:val="00DD5F80"/>
    <w:rsid w:val="00DD6224"/>
    <w:rsid w:val="00DD6965"/>
    <w:rsid w:val="00DE08C8"/>
    <w:rsid w:val="00DE0E38"/>
    <w:rsid w:val="00DE2F22"/>
    <w:rsid w:val="00DE3761"/>
    <w:rsid w:val="00DE4690"/>
    <w:rsid w:val="00DE4AD3"/>
    <w:rsid w:val="00DE58CB"/>
    <w:rsid w:val="00DE5A8C"/>
    <w:rsid w:val="00DE5BD5"/>
    <w:rsid w:val="00DE5D40"/>
    <w:rsid w:val="00DE60DF"/>
    <w:rsid w:val="00DE7173"/>
    <w:rsid w:val="00DE74DA"/>
    <w:rsid w:val="00DE7A98"/>
    <w:rsid w:val="00DE7F88"/>
    <w:rsid w:val="00DF0558"/>
    <w:rsid w:val="00DF0A32"/>
    <w:rsid w:val="00DF166D"/>
    <w:rsid w:val="00DF1882"/>
    <w:rsid w:val="00DF2393"/>
    <w:rsid w:val="00DF2F21"/>
    <w:rsid w:val="00DF3085"/>
    <w:rsid w:val="00DF3FB4"/>
    <w:rsid w:val="00DF4E37"/>
    <w:rsid w:val="00DF59D0"/>
    <w:rsid w:val="00DF5C9E"/>
    <w:rsid w:val="00DF604D"/>
    <w:rsid w:val="00DF621A"/>
    <w:rsid w:val="00DF62B9"/>
    <w:rsid w:val="00DF7FA3"/>
    <w:rsid w:val="00E0084F"/>
    <w:rsid w:val="00E011AD"/>
    <w:rsid w:val="00E013FF"/>
    <w:rsid w:val="00E01443"/>
    <w:rsid w:val="00E017AE"/>
    <w:rsid w:val="00E01AE9"/>
    <w:rsid w:val="00E02CAB"/>
    <w:rsid w:val="00E03DF2"/>
    <w:rsid w:val="00E03E5C"/>
    <w:rsid w:val="00E05AC8"/>
    <w:rsid w:val="00E06F89"/>
    <w:rsid w:val="00E10C3D"/>
    <w:rsid w:val="00E10EC1"/>
    <w:rsid w:val="00E1121D"/>
    <w:rsid w:val="00E12584"/>
    <w:rsid w:val="00E13BBA"/>
    <w:rsid w:val="00E14189"/>
    <w:rsid w:val="00E14E8A"/>
    <w:rsid w:val="00E1567A"/>
    <w:rsid w:val="00E1627A"/>
    <w:rsid w:val="00E16393"/>
    <w:rsid w:val="00E167B0"/>
    <w:rsid w:val="00E16C91"/>
    <w:rsid w:val="00E16FBD"/>
    <w:rsid w:val="00E17343"/>
    <w:rsid w:val="00E17762"/>
    <w:rsid w:val="00E201DF"/>
    <w:rsid w:val="00E20672"/>
    <w:rsid w:val="00E20E94"/>
    <w:rsid w:val="00E21364"/>
    <w:rsid w:val="00E21465"/>
    <w:rsid w:val="00E21B28"/>
    <w:rsid w:val="00E226F0"/>
    <w:rsid w:val="00E228D9"/>
    <w:rsid w:val="00E236DB"/>
    <w:rsid w:val="00E23D43"/>
    <w:rsid w:val="00E2412D"/>
    <w:rsid w:val="00E2490D"/>
    <w:rsid w:val="00E253F0"/>
    <w:rsid w:val="00E25445"/>
    <w:rsid w:val="00E257D1"/>
    <w:rsid w:val="00E26A88"/>
    <w:rsid w:val="00E26AA3"/>
    <w:rsid w:val="00E26EF3"/>
    <w:rsid w:val="00E270BA"/>
    <w:rsid w:val="00E272B2"/>
    <w:rsid w:val="00E30FF6"/>
    <w:rsid w:val="00E31DF4"/>
    <w:rsid w:val="00E323DA"/>
    <w:rsid w:val="00E324B3"/>
    <w:rsid w:val="00E32B95"/>
    <w:rsid w:val="00E344B8"/>
    <w:rsid w:val="00E359F9"/>
    <w:rsid w:val="00E35ABA"/>
    <w:rsid w:val="00E35F49"/>
    <w:rsid w:val="00E36829"/>
    <w:rsid w:val="00E40025"/>
    <w:rsid w:val="00E404FE"/>
    <w:rsid w:val="00E40526"/>
    <w:rsid w:val="00E40EAB"/>
    <w:rsid w:val="00E4109D"/>
    <w:rsid w:val="00E411C2"/>
    <w:rsid w:val="00E417A6"/>
    <w:rsid w:val="00E417D8"/>
    <w:rsid w:val="00E41BCA"/>
    <w:rsid w:val="00E41CC2"/>
    <w:rsid w:val="00E41FC0"/>
    <w:rsid w:val="00E420F6"/>
    <w:rsid w:val="00E4240A"/>
    <w:rsid w:val="00E42FC5"/>
    <w:rsid w:val="00E431CB"/>
    <w:rsid w:val="00E436EE"/>
    <w:rsid w:val="00E43E99"/>
    <w:rsid w:val="00E44A24"/>
    <w:rsid w:val="00E45009"/>
    <w:rsid w:val="00E450DA"/>
    <w:rsid w:val="00E45117"/>
    <w:rsid w:val="00E45617"/>
    <w:rsid w:val="00E5010E"/>
    <w:rsid w:val="00E5086F"/>
    <w:rsid w:val="00E518C0"/>
    <w:rsid w:val="00E51F76"/>
    <w:rsid w:val="00E525D5"/>
    <w:rsid w:val="00E52A8F"/>
    <w:rsid w:val="00E5322D"/>
    <w:rsid w:val="00E53A84"/>
    <w:rsid w:val="00E55437"/>
    <w:rsid w:val="00E5547F"/>
    <w:rsid w:val="00E554C5"/>
    <w:rsid w:val="00E55B70"/>
    <w:rsid w:val="00E55C55"/>
    <w:rsid w:val="00E56105"/>
    <w:rsid w:val="00E574C8"/>
    <w:rsid w:val="00E57590"/>
    <w:rsid w:val="00E57E22"/>
    <w:rsid w:val="00E57FF7"/>
    <w:rsid w:val="00E601D1"/>
    <w:rsid w:val="00E603A7"/>
    <w:rsid w:val="00E6045C"/>
    <w:rsid w:val="00E60612"/>
    <w:rsid w:val="00E609F5"/>
    <w:rsid w:val="00E61E63"/>
    <w:rsid w:val="00E620B7"/>
    <w:rsid w:val="00E62106"/>
    <w:rsid w:val="00E63CFF"/>
    <w:rsid w:val="00E6414B"/>
    <w:rsid w:val="00E645C8"/>
    <w:rsid w:val="00E672DA"/>
    <w:rsid w:val="00E70AB7"/>
    <w:rsid w:val="00E70F26"/>
    <w:rsid w:val="00E71090"/>
    <w:rsid w:val="00E71947"/>
    <w:rsid w:val="00E71F1B"/>
    <w:rsid w:val="00E72998"/>
    <w:rsid w:val="00E734E0"/>
    <w:rsid w:val="00E74CC5"/>
    <w:rsid w:val="00E74CFE"/>
    <w:rsid w:val="00E75984"/>
    <w:rsid w:val="00E75BB8"/>
    <w:rsid w:val="00E7684D"/>
    <w:rsid w:val="00E772A5"/>
    <w:rsid w:val="00E77794"/>
    <w:rsid w:val="00E7782F"/>
    <w:rsid w:val="00E80A3E"/>
    <w:rsid w:val="00E819B5"/>
    <w:rsid w:val="00E81BD3"/>
    <w:rsid w:val="00E8344A"/>
    <w:rsid w:val="00E835D1"/>
    <w:rsid w:val="00E837D8"/>
    <w:rsid w:val="00E839D8"/>
    <w:rsid w:val="00E8428C"/>
    <w:rsid w:val="00E842D3"/>
    <w:rsid w:val="00E84A8F"/>
    <w:rsid w:val="00E854F1"/>
    <w:rsid w:val="00E8595D"/>
    <w:rsid w:val="00E86077"/>
    <w:rsid w:val="00E86839"/>
    <w:rsid w:val="00E86EFE"/>
    <w:rsid w:val="00E87319"/>
    <w:rsid w:val="00E87A32"/>
    <w:rsid w:val="00E87B75"/>
    <w:rsid w:val="00E87EE4"/>
    <w:rsid w:val="00E87F70"/>
    <w:rsid w:val="00E9123E"/>
    <w:rsid w:val="00E918FA"/>
    <w:rsid w:val="00E92AA0"/>
    <w:rsid w:val="00E92FAC"/>
    <w:rsid w:val="00E9303B"/>
    <w:rsid w:val="00E93768"/>
    <w:rsid w:val="00E93DDE"/>
    <w:rsid w:val="00E94016"/>
    <w:rsid w:val="00E94329"/>
    <w:rsid w:val="00E94846"/>
    <w:rsid w:val="00E94A31"/>
    <w:rsid w:val="00E94B7A"/>
    <w:rsid w:val="00E94D15"/>
    <w:rsid w:val="00E955C5"/>
    <w:rsid w:val="00E95CF6"/>
    <w:rsid w:val="00E95DA9"/>
    <w:rsid w:val="00E96895"/>
    <w:rsid w:val="00E96BE1"/>
    <w:rsid w:val="00EA0165"/>
    <w:rsid w:val="00EA08B2"/>
    <w:rsid w:val="00EA0911"/>
    <w:rsid w:val="00EA1009"/>
    <w:rsid w:val="00EA13BF"/>
    <w:rsid w:val="00EA1688"/>
    <w:rsid w:val="00EA1ABD"/>
    <w:rsid w:val="00EA24FE"/>
    <w:rsid w:val="00EA271B"/>
    <w:rsid w:val="00EA3014"/>
    <w:rsid w:val="00EA32EF"/>
    <w:rsid w:val="00EA47B2"/>
    <w:rsid w:val="00EA4DA4"/>
    <w:rsid w:val="00EA4E33"/>
    <w:rsid w:val="00EA5C49"/>
    <w:rsid w:val="00EA66F5"/>
    <w:rsid w:val="00EA7171"/>
    <w:rsid w:val="00EB0051"/>
    <w:rsid w:val="00EB0AE5"/>
    <w:rsid w:val="00EB1B50"/>
    <w:rsid w:val="00EB1DD6"/>
    <w:rsid w:val="00EB203C"/>
    <w:rsid w:val="00EB2280"/>
    <w:rsid w:val="00EB2817"/>
    <w:rsid w:val="00EB369C"/>
    <w:rsid w:val="00EB3C88"/>
    <w:rsid w:val="00EB3E10"/>
    <w:rsid w:val="00EB53A4"/>
    <w:rsid w:val="00EB5CC3"/>
    <w:rsid w:val="00EB5ED9"/>
    <w:rsid w:val="00EB6361"/>
    <w:rsid w:val="00EB71A6"/>
    <w:rsid w:val="00EB785F"/>
    <w:rsid w:val="00EC08C1"/>
    <w:rsid w:val="00EC1004"/>
    <w:rsid w:val="00EC147F"/>
    <w:rsid w:val="00EC1777"/>
    <w:rsid w:val="00EC20E8"/>
    <w:rsid w:val="00EC2275"/>
    <w:rsid w:val="00EC309A"/>
    <w:rsid w:val="00EC32D4"/>
    <w:rsid w:val="00EC48E9"/>
    <w:rsid w:val="00EC5090"/>
    <w:rsid w:val="00EC5F22"/>
    <w:rsid w:val="00EC689E"/>
    <w:rsid w:val="00EC6FBE"/>
    <w:rsid w:val="00ED09FB"/>
    <w:rsid w:val="00ED25D5"/>
    <w:rsid w:val="00ED370B"/>
    <w:rsid w:val="00ED4780"/>
    <w:rsid w:val="00ED495E"/>
    <w:rsid w:val="00ED49B2"/>
    <w:rsid w:val="00ED49EA"/>
    <w:rsid w:val="00ED648D"/>
    <w:rsid w:val="00ED7556"/>
    <w:rsid w:val="00ED7B76"/>
    <w:rsid w:val="00ED7DAB"/>
    <w:rsid w:val="00ED7F1E"/>
    <w:rsid w:val="00EE2A1D"/>
    <w:rsid w:val="00EE424E"/>
    <w:rsid w:val="00EE48A2"/>
    <w:rsid w:val="00EE4EF9"/>
    <w:rsid w:val="00EE6BD5"/>
    <w:rsid w:val="00EE6CD0"/>
    <w:rsid w:val="00EE6DB1"/>
    <w:rsid w:val="00EE7829"/>
    <w:rsid w:val="00EE78DF"/>
    <w:rsid w:val="00EE7F27"/>
    <w:rsid w:val="00EF02ED"/>
    <w:rsid w:val="00EF0620"/>
    <w:rsid w:val="00EF0849"/>
    <w:rsid w:val="00EF0FE8"/>
    <w:rsid w:val="00EF125F"/>
    <w:rsid w:val="00EF14C9"/>
    <w:rsid w:val="00EF1700"/>
    <w:rsid w:val="00EF1D7D"/>
    <w:rsid w:val="00EF1F95"/>
    <w:rsid w:val="00EF27EE"/>
    <w:rsid w:val="00EF3041"/>
    <w:rsid w:val="00EF402A"/>
    <w:rsid w:val="00EF4CA4"/>
    <w:rsid w:val="00EF4D86"/>
    <w:rsid w:val="00EF4E14"/>
    <w:rsid w:val="00EF6596"/>
    <w:rsid w:val="00EF672F"/>
    <w:rsid w:val="00EF6F2B"/>
    <w:rsid w:val="00EF70FB"/>
    <w:rsid w:val="00EF7A82"/>
    <w:rsid w:val="00EF7B22"/>
    <w:rsid w:val="00EF7B61"/>
    <w:rsid w:val="00F0011C"/>
    <w:rsid w:val="00F0049A"/>
    <w:rsid w:val="00F01388"/>
    <w:rsid w:val="00F01546"/>
    <w:rsid w:val="00F01656"/>
    <w:rsid w:val="00F01FA1"/>
    <w:rsid w:val="00F02362"/>
    <w:rsid w:val="00F02F85"/>
    <w:rsid w:val="00F030F7"/>
    <w:rsid w:val="00F03798"/>
    <w:rsid w:val="00F04481"/>
    <w:rsid w:val="00F065DF"/>
    <w:rsid w:val="00F069CF"/>
    <w:rsid w:val="00F100B3"/>
    <w:rsid w:val="00F10566"/>
    <w:rsid w:val="00F1137F"/>
    <w:rsid w:val="00F119DE"/>
    <w:rsid w:val="00F12397"/>
    <w:rsid w:val="00F12CCA"/>
    <w:rsid w:val="00F13598"/>
    <w:rsid w:val="00F160EA"/>
    <w:rsid w:val="00F16D73"/>
    <w:rsid w:val="00F16F1F"/>
    <w:rsid w:val="00F17E38"/>
    <w:rsid w:val="00F20905"/>
    <w:rsid w:val="00F210C0"/>
    <w:rsid w:val="00F2381C"/>
    <w:rsid w:val="00F23BBE"/>
    <w:rsid w:val="00F23ECD"/>
    <w:rsid w:val="00F24FBE"/>
    <w:rsid w:val="00F256EA"/>
    <w:rsid w:val="00F25B56"/>
    <w:rsid w:val="00F26280"/>
    <w:rsid w:val="00F27A7C"/>
    <w:rsid w:val="00F27F11"/>
    <w:rsid w:val="00F3089D"/>
    <w:rsid w:val="00F3156C"/>
    <w:rsid w:val="00F3196E"/>
    <w:rsid w:val="00F31A26"/>
    <w:rsid w:val="00F32321"/>
    <w:rsid w:val="00F327A8"/>
    <w:rsid w:val="00F32A20"/>
    <w:rsid w:val="00F3362D"/>
    <w:rsid w:val="00F339CA"/>
    <w:rsid w:val="00F34E57"/>
    <w:rsid w:val="00F36C8B"/>
    <w:rsid w:val="00F41098"/>
    <w:rsid w:val="00F412E1"/>
    <w:rsid w:val="00F41BBD"/>
    <w:rsid w:val="00F424FD"/>
    <w:rsid w:val="00F4250F"/>
    <w:rsid w:val="00F43468"/>
    <w:rsid w:val="00F437BD"/>
    <w:rsid w:val="00F43D13"/>
    <w:rsid w:val="00F449F0"/>
    <w:rsid w:val="00F45166"/>
    <w:rsid w:val="00F462F8"/>
    <w:rsid w:val="00F464EA"/>
    <w:rsid w:val="00F465FD"/>
    <w:rsid w:val="00F46D1B"/>
    <w:rsid w:val="00F47EF0"/>
    <w:rsid w:val="00F51486"/>
    <w:rsid w:val="00F52A00"/>
    <w:rsid w:val="00F535AB"/>
    <w:rsid w:val="00F53E05"/>
    <w:rsid w:val="00F53EC8"/>
    <w:rsid w:val="00F54F60"/>
    <w:rsid w:val="00F55B8E"/>
    <w:rsid w:val="00F57473"/>
    <w:rsid w:val="00F57BF3"/>
    <w:rsid w:val="00F60D81"/>
    <w:rsid w:val="00F61A57"/>
    <w:rsid w:val="00F62381"/>
    <w:rsid w:val="00F6254A"/>
    <w:rsid w:val="00F63A12"/>
    <w:rsid w:val="00F63C04"/>
    <w:rsid w:val="00F63CF8"/>
    <w:rsid w:val="00F649CE"/>
    <w:rsid w:val="00F64E37"/>
    <w:rsid w:val="00F67917"/>
    <w:rsid w:val="00F70082"/>
    <w:rsid w:val="00F70D95"/>
    <w:rsid w:val="00F711AF"/>
    <w:rsid w:val="00F719D0"/>
    <w:rsid w:val="00F71C02"/>
    <w:rsid w:val="00F7271B"/>
    <w:rsid w:val="00F73ECF"/>
    <w:rsid w:val="00F740A3"/>
    <w:rsid w:val="00F74FA5"/>
    <w:rsid w:val="00F75F8A"/>
    <w:rsid w:val="00F765B9"/>
    <w:rsid w:val="00F76872"/>
    <w:rsid w:val="00F76B06"/>
    <w:rsid w:val="00F771D1"/>
    <w:rsid w:val="00F77505"/>
    <w:rsid w:val="00F7754E"/>
    <w:rsid w:val="00F775C5"/>
    <w:rsid w:val="00F777F6"/>
    <w:rsid w:val="00F77CB1"/>
    <w:rsid w:val="00F80224"/>
    <w:rsid w:val="00F803CC"/>
    <w:rsid w:val="00F8041C"/>
    <w:rsid w:val="00F8154F"/>
    <w:rsid w:val="00F822E9"/>
    <w:rsid w:val="00F83A3C"/>
    <w:rsid w:val="00F84A9F"/>
    <w:rsid w:val="00F85A94"/>
    <w:rsid w:val="00F86BC6"/>
    <w:rsid w:val="00F8753B"/>
    <w:rsid w:val="00F900FD"/>
    <w:rsid w:val="00F91F3F"/>
    <w:rsid w:val="00F925E2"/>
    <w:rsid w:val="00F928EC"/>
    <w:rsid w:val="00F93193"/>
    <w:rsid w:val="00F938E9"/>
    <w:rsid w:val="00F948AC"/>
    <w:rsid w:val="00F94AB9"/>
    <w:rsid w:val="00F95746"/>
    <w:rsid w:val="00F9580E"/>
    <w:rsid w:val="00F95A6D"/>
    <w:rsid w:val="00F96124"/>
    <w:rsid w:val="00F971A3"/>
    <w:rsid w:val="00F97EFA"/>
    <w:rsid w:val="00FA2960"/>
    <w:rsid w:val="00FA336A"/>
    <w:rsid w:val="00FA382F"/>
    <w:rsid w:val="00FA3A08"/>
    <w:rsid w:val="00FA3D29"/>
    <w:rsid w:val="00FA4B7E"/>
    <w:rsid w:val="00FA5211"/>
    <w:rsid w:val="00FA5515"/>
    <w:rsid w:val="00FA56B5"/>
    <w:rsid w:val="00FA5C8C"/>
    <w:rsid w:val="00FA6DA2"/>
    <w:rsid w:val="00FA6EAE"/>
    <w:rsid w:val="00FA77FD"/>
    <w:rsid w:val="00FA7A68"/>
    <w:rsid w:val="00FA7E4C"/>
    <w:rsid w:val="00FB0373"/>
    <w:rsid w:val="00FB055B"/>
    <w:rsid w:val="00FB061D"/>
    <w:rsid w:val="00FB0D76"/>
    <w:rsid w:val="00FB1AC1"/>
    <w:rsid w:val="00FB1F5C"/>
    <w:rsid w:val="00FB262B"/>
    <w:rsid w:val="00FB38D1"/>
    <w:rsid w:val="00FB3A24"/>
    <w:rsid w:val="00FB626F"/>
    <w:rsid w:val="00FB6900"/>
    <w:rsid w:val="00FB692F"/>
    <w:rsid w:val="00FB6D3B"/>
    <w:rsid w:val="00FB701C"/>
    <w:rsid w:val="00FB779B"/>
    <w:rsid w:val="00FC01FD"/>
    <w:rsid w:val="00FC0476"/>
    <w:rsid w:val="00FC0FA0"/>
    <w:rsid w:val="00FC1C81"/>
    <w:rsid w:val="00FC27B4"/>
    <w:rsid w:val="00FC2948"/>
    <w:rsid w:val="00FC2C8E"/>
    <w:rsid w:val="00FC308B"/>
    <w:rsid w:val="00FC4215"/>
    <w:rsid w:val="00FC4814"/>
    <w:rsid w:val="00FC544E"/>
    <w:rsid w:val="00FC5828"/>
    <w:rsid w:val="00FC5ED5"/>
    <w:rsid w:val="00FC614E"/>
    <w:rsid w:val="00FC6405"/>
    <w:rsid w:val="00FC64B4"/>
    <w:rsid w:val="00FC66EE"/>
    <w:rsid w:val="00FC74F2"/>
    <w:rsid w:val="00FC79C2"/>
    <w:rsid w:val="00FD11EF"/>
    <w:rsid w:val="00FD1579"/>
    <w:rsid w:val="00FD16A8"/>
    <w:rsid w:val="00FD2878"/>
    <w:rsid w:val="00FD28D3"/>
    <w:rsid w:val="00FD2AF0"/>
    <w:rsid w:val="00FD3424"/>
    <w:rsid w:val="00FD351B"/>
    <w:rsid w:val="00FD353B"/>
    <w:rsid w:val="00FD3CC0"/>
    <w:rsid w:val="00FD3CF3"/>
    <w:rsid w:val="00FD473B"/>
    <w:rsid w:val="00FD48CC"/>
    <w:rsid w:val="00FD5D09"/>
    <w:rsid w:val="00FD5FE1"/>
    <w:rsid w:val="00FD6379"/>
    <w:rsid w:val="00FD6ADF"/>
    <w:rsid w:val="00FE0244"/>
    <w:rsid w:val="00FE07AC"/>
    <w:rsid w:val="00FE0AF6"/>
    <w:rsid w:val="00FE133A"/>
    <w:rsid w:val="00FE1992"/>
    <w:rsid w:val="00FE2593"/>
    <w:rsid w:val="00FE2599"/>
    <w:rsid w:val="00FE32AD"/>
    <w:rsid w:val="00FE36FC"/>
    <w:rsid w:val="00FE6658"/>
    <w:rsid w:val="00FE7097"/>
    <w:rsid w:val="00FE7467"/>
    <w:rsid w:val="00FE7D5F"/>
    <w:rsid w:val="00FF0C19"/>
    <w:rsid w:val="00FF15D6"/>
    <w:rsid w:val="00FF5111"/>
    <w:rsid w:val="00FF64E6"/>
    <w:rsid w:val="00FF70FA"/>
    <w:rsid w:val="00FF7703"/>
    <w:rsid w:val="00FF779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F88C79"/>
  <w15:chartTrackingRefBased/>
  <w15:docId w15:val="{74F0DEF3-DCDA-4D95-8251-9AAF7A9F4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5521"/>
  </w:style>
  <w:style w:type="paragraph" w:styleId="Heading1">
    <w:name w:val="heading 1"/>
    <w:basedOn w:val="Normal"/>
    <w:next w:val="Normal"/>
    <w:link w:val="Heading1Char"/>
    <w:uiPriority w:val="9"/>
    <w:qFormat/>
    <w:rsid w:val="0005451D"/>
    <w:pPr>
      <w:jc w:val="center"/>
      <w:outlineLvl w:val="0"/>
    </w:pPr>
    <w:rPr>
      <w:rFonts w:ascii="Times New Roman" w:hAnsi="Times New Roman" w:cs="Times New Roman"/>
      <w:b/>
      <w:bCs/>
      <w:sz w:val="24"/>
      <w:szCs w:val="24"/>
    </w:rPr>
  </w:style>
  <w:style w:type="paragraph" w:styleId="Heading2">
    <w:name w:val="heading 2"/>
    <w:basedOn w:val="BodyText"/>
    <w:next w:val="Normal"/>
    <w:link w:val="Heading2Char"/>
    <w:uiPriority w:val="9"/>
    <w:unhideWhenUsed/>
    <w:qFormat/>
    <w:rsid w:val="00BC3851"/>
    <w:pPr>
      <w:spacing w:line="480" w:lineRule="auto"/>
      <w:jc w:val="both"/>
      <w:outlineLvl w:val="1"/>
    </w:pPr>
  </w:style>
  <w:style w:type="paragraph" w:styleId="Heading3">
    <w:name w:val="heading 3"/>
    <w:basedOn w:val="BodyText"/>
    <w:next w:val="Normal"/>
    <w:link w:val="Heading3Char"/>
    <w:uiPriority w:val="9"/>
    <w:unhideWhenUsed/>
    <w:qFormat/>
    <w:rsid w:val="00AB5B00"/>
    <w:pPr>
      <w:numPr>
        <w:ilvl w:val="2"/>
        <w:numId w:val="3"/>
      </w:numPr>
      <w:spacing w:line="480" w:lineRule="auto"/>
      <w:jc w:val="both"/>
      <w:outlineLvl w:val="2"/>
    </w:pPr>
    <w:rPr>
      <w:b/>
      <w:bCs/>
    </w:rPr>
  </w:style>
  <w:style w:type="paragraph" w:styleId="Heading4">
    <w:name w:val="heading 4"/>
    <w:basedOn w:val="BodyText"/>
    <w:next w:val="Normal"/>
    <w:link w:val="Heading4Char"/>
    <w:uiPriority w:val="9"/>
    <w:unhideWhenUsed/>
    <w:qFormat/>
    <w:rsid w:val="00A577E6"/>
    <w:pPr>
      <w:spacing w:line="480" w:lineRule="auto"/>
      <w:ind w:left="1080"/>
      <w:jc w:val="both"/>
      <w:outlineLvl w:val="3"/>
    </w:pPr>
    <w:rPr>
      <w:b/>
    </w:rPr>
  </w:style>
  <w:style w:type="paragraph" w:styleId="Heading5">
    <w:name w:val="heading 5"/>
    <w:basedOn w:val="Normal"/>
    <w:next w:val="Normal"/>
    <w:link w:val="Heading5Char"/>
    <w:uiPriority w:val="9"/>
    <w:semiHidden/>
    <w:unhideWhenUsed/>
    <w:qFormat/>
    <w:rsid w:val="0058303D"/>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58303D"/>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58303D"/>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8303D"/>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8303D"/>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rsid w:val="00227E3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27E33"/>
    <w:rPr>
      <w:rFonts w:ascii="Times New Roman" w:eastAsia="Times New Roman" w:hAnsi="Times New Roman" w:cs="Times New Roman"/>
      <w:kern w:val="0"/>
      <w:sz w:val="24"/>
      <w:szCs w:val="24"/>
      <w:lang w:val="id"/>
    </w:rPr>
  </w:style>
  <w:style w:type="table" w:styleId="TableGrid">
    <w:name w:val="Table Grid"/>
    <w:basedOn w:val="TableNormal"/>
    <w:uiPriority w:val="39"/>
    <w:rsid w:val="00967E4E"/>
    <w:pPr>
      <w:spacing w:after="0" w:line="240" w:lineRule="auto"/>
    </w:pPr>
    <w:rPr>
      <w:rFonts w:ascii="Calibri" w:eastAsia="Calibri" w:hAnsi="Calibri" w:cs="Calibri"/>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2A85"/>
    <w:pPr>
      <w:ind w:left="720"/>
      <w:contextualSpacing/>
    </w:pPr>
  </w:style>
  <w:style w:type="character" w:customStyle="1" w:styleId="Heading1Char">
    <w:name w:val="Heading 1 Char"/>
    <w:basedOn w:val="DefaultParagraphFont"/>
    <w:link w:val="Heading1"/>
    <w:uiPriority w:val="9"/>
    <w:rsid w:val="0005451D"/>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C3851"/>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AB5B00"/>
    <w:rPr>
      <w:rFonts w:ascii="Times New Roman" w:eastAsia="Times New Roman" w:hAnsi="Times New Roman" w:cs="Times New Roman"/>
      <w:b/>
      <w:bCs/>
      <w:sz w:val="24"/>
      <w:szCs w:val="24"/>
      <w:lang w:val="id"/>
    </w:rPr>
  </w:style>
  <w:style w:type="character" w:customStyle="1" w:styleId="Heading4Char">
    <w:name w:val="Heading 4 Char"/>
    <w:basedOn w:val="DefaultParagraphFont"/>
    <w:link w:val="Heading4"/>
    <w:uiPriority w:val="9"/>
    <w:rsid w:val="00A577E6"/>
    <w:rPr>
      <w:rFonts w:ascii="Times New Roman" w:eastAsia="Times New Roman" w:hAnsi="Times New Roman" w:cs="Times New Roman"/>
      <w:b/>
      <w:sz w:val="24"/>
      <w:szCs w:val="24"/>
      <w:lang w:val="id"/>
    </w:rPr>
  </w:style>
  <w:style w:type="character" w:customStyle="1" w:styleId="Heading5Char">
    <w:name w:val="Heading 5 Char"/>
    <w:basedOn w:val="DefaultParagraphFont"/>
    <w:link w:val="Heading5"/>
    <w:uiPriority w:val="9"/>
    <w:semiHidden/>
    <w:rsid w:val="0058303D"/>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58303D"/>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5830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830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8303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link w:val="CaptionChar"/>
    <w:uiPriority w:val="35"/>
    <w:unhideWhenUsed/>
    <w:qFormat/>
    <w:rsid w:val="0058303D"/>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58303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58303D"/>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58303D"/>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58303D"/>
    <w:rPr>
      <w:color w:val="5A5A5A" w:themeColor="text1" w:themeTint="A5"/>
      <w:spacing w:val="10"/>
    </w:rPr>
  </w:style>
  <w:style w:type="character" w:styleId="Strong">
    <w:name w:val="Strong"/>
    <w:basedOn w:val="DefaultParagraphFont"/>
    <w:uiPriority w:val="22"/>
    <w:qFormat/>
    <w:rsid w:val="0058303D"/>
    <w:rPr>
      <w:b/>
      <w:bCs/>
      <w:color w:val="000000" w:themeColor="text1"/>
    </w:rPr>
  </w:style>
  <w:style w:type="character" w:styleId="Emphasis">
    <w:name w:val="Emphasis"/>
    <w:basedOn w:val="DefaultParagraphFont"/>
    <w:uiPriority w:val="20"/>
    <w:qFormat/>
    <w:rsid w:val="0058303D"/>
    <w:rPr>
      <w:i/>
      <w:iCs/>
      <w:color w:val="auto"/>
    </w:rPr>
  </w:style>
  <w:style w:type="paragraph" w:styleId="NoSpacing">
    <w:name w:val="No Spacing"/>
    <w:uiPriority w:val="1"/>
    <w:qFormat/>
    <w:rsid w:val="0058303D"/>
    <w:pPr>
      <w:spacing w:after="0" w:line="240" w:lineRule="auto"/>
    </w:pPr>
  </w:style>
  <w:style w:type="paragraph" w:styleId="Quote">
    <w:name w:val="Quote"/>
    <w:basedOn w:val="Normal"/>
    <w:next w:val="Normal"/>
    <w:link w:val="QuoteChar"/>
    <w:uiPriority w:val="29"/>
    <w:qFormat/>
    <w:rsid w:val="0058303D"/>
    <w:pPr>
      <w:spacing w:before="160"/>
      <w:ind w:left="720" w:right="720"/>
    </w:pPr>
    <w:rPr>
      <w:i/>
      <w:iCs/>
      <w:color w:val="000000" w:themeColor="text1"/>
    </w:rPr>
  </w:style>
  <w:style w:type="character" w:customStyle="1" w:styleId="QuoteChar">
    <w:name w:val="Quote Char"/>
    <w:basedOn w:val="DefaultParagraphFont"/>
    <w:link w:val="Quote"/>
    <w:uiPriority w:val="29"/>
    <w:rsid w:val="0058303D"/>
    <w:rPr>
      <w:i/>
      <w:iCs/>
      <w:color w:val="000000" w:themeColor="text1"/>
    </w:rPr>
  </w:style>
  <w:style w:type="paragraph" w:styleId="IntenseQuote">
    <w:name w:val="Intense Quote"/>
    <w:basedOn w:val="Normal"/>
    <w:next w:val="Normal"/>
    <w:link w:val="IntenseQuoteChar"/>
    <w:uiPriority w:val="30"/>
    <w:qFormat/>
    <w:rsid w:val="0058303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58303D"/>
    <w:rPr>
      <w:color w:val="000000" w:themeColor="text1"/>
      <w:shd w:val="clear" w:color="auto" w:fill="F2F2F2" w:themeFill="background1" w:themeFillShade="F2"/>
    </w:rPr>
  </w:style>
  <w:style w:type="character" w:styleId="SubtleEmphasis">
    <w:name w:val="Subtle Emphasis"/>
    <w:basedOn w:val="DefaultParagraphFont"/>
    <w:uiPriority w:val="19"/>
    <w:qFormat/>
    <w:rsid w:val="0058303D"/>
    <w:rPr>
      <w:i/>
      <w:iCs/>
      <w:color w:val="404040" w:themeColor="text1" w:themeTint="BF"/>
    </w:rPr>
  </w:style>
  <w:style w:type="character" w:styleId="IntenseEmphasis">
    <w:name w:val="Intense Emphasis"/>
    <w:basedOn w:val="DefaultParagraphFont"/>
    <w:uiPriority w:val="21"/>
    <w:qFormat/>
    <w:rsid w:val="0058303D"/>
    <w:rPr>
      <w:b/>
      <w:bCs/>
      <w:i/>
      <w:iCs/>
      <w:caps/>
    </w:rPr>
  </w:style>
  <w:style w:type="character" w:styleId="SubtleReference">
    <w:name w:val="Subtle Reference"/>
    <w:basedOn w:val="DefaultParagraphFont"/>
    <w:uiPriority w:val="31"/>
    <w:qFormat/>
    <w:rsid w:val="0058303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303D"/>
    <w:rPr>
      <w:b/>
      <w:bCs/>
      <w:smallCaps/>
      <w:u w:val="single"/>
    </w:rPr>
  </w:style>
  <w:style w:type="character" w:styleId="BookTitle">
    <w:name w:val="Book Title"/>
    <w:basedOn w:val="DefaultParagraphFont"/>
    <w:uiPriority w:val="33"/>
    <w:qFormat/>
    <w:rsid w:val="0058303D"/>
    <w:rPr>
      <w:b w:val="0"/>
      <w:bCs w:val="0"/>
      <w:smallCaps/>
      <w:spacing w:val="5"/>
    </w:rPr>
  </w:style>
  <w:style w:type="paragraph" w:styleId="TOCHeading">
    <w:name w:val="TOC Heading"/>
    <w:basedOn w:val="Heading1"/>
    <w:next w:val="Normal"/>
    <w:uiPriority w:val="39"/>
    <w:unhideWhenUsed/>
    <w:qFormat/>
    <w:rsid w:val="0058303D"/>
    <w:pPr>
      <w:outlineLvl w:val="9"/>
    </w:pPr>
  </w:style>
  <w:style w:type="paragraph" w:styleId="Header">
    <w:name w:val="header"/>
    <w:basedOn w:val="Normal"/>
    <w:link w:val="HeaderChar"/>
    <w:uiPriority w:val="99"/>
    <w:unhideWhenUsed/>
    <w:rsid w:val="006E63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6324"/>
  </w:style>
  <w:style w:type="paragraph" w:styleId="Footer">
    <w:name w:val="footer"/>
    <w:basedOn w:val="Normal"/>
    <w:link w:val="FooterChar"/>
    <w:uiPriority w:val="99"/>
    <w:unhideWhenUsed/>
    <w:rsid w:val="006E63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6324"/>
  </w:style>
  <w:style w:type="character" w:styleId="Hyperlink">
    <w:name w:val="Hyperlink"/>
    <w:basedOn w:val="DefaultParagraphFont"/>
    <w:uiPriority w:val="99"/>
    <w:unhideWhenUsed/>
    <w:rsid w:val="00347DC6"/>
    <w:rPr>
      <w:color w:val="0563C1" w:themeColor="hyperlink"/>
      <w:u w:val="single"/>
    </w:rPr>
  </w:style>
  <w:style w:type="character" w:styleId="UnresolvedMention">
    <w:name w:val="Unresolved Mention"/>
    <w:basedOn w:val="DefaultParagraphFont"/>
    <w:uiPriority w:val="99"/>
    <w:semiHidden/>
    <w:unhideWhenUsed/>
    <w:rsid w:val="00347DC6"/>
    <w:rPr>
      <w:color w:val="605E5C"/>
      <w:shd w:val="clear" w:color="auto" w:fill="E1DFDD"/>
    </w:rPr>
  </w:style>
  <w:style w:type="paragraph" w:customStyle="1" w:styleId="BAB2">
    <w:name w:val="BAB 2"/>
    <w:basedOn w:val="Heading2"/>
    <w:link w:val="BAB2Char"/>
    <w:qFormat/>
    <w:rsid w:val="00B3386D"/>
    <w:pPr>
      <w:numPr>
        <w:ilvl w:val="1"/>
        <w:numId w:val="3"/>
      </w:numPr>
    </w:pPr>
    <w:rPr>
      <w:bCs/>
    </w:rPr>
  </w:style>
  <w:style w:type="character" w:customStyle="1" w:styleId="BAB2Char">
    <w:name w:val="BAB 2 Char"/>
    <w:basedOn w:val="Heading2Char"/>
    <w:link w:val="BAB2"/>
    <w:rsid w:val="00B3386D"/>
    <w:rPr>
      <w:rFonts w:ascii="Times New Roman" w:eastAsia="Times New Roman" w:hAnsi="Times New Roman" w:cs="Times New Roman"/>
      <w:bCs/>
      <w:sz w:val="24"/>
      <w:szCs w:val="24"/>
      <w:lang w:val="id"/>
    </w:rPr>
  </w:style>
  <w:style w:type="paragraph" w:customStyle="1" w:styleId="Style1">
    <w:name w:val="Style1"/>
    <w:basedOn w:val="Heading3"/>
    <w:link w:val="Style1Char"/>
    <w:qFormat/>
    <w:rsid w:val="008B3574"/>
    <w:rPr>
      <w:bCs w:val="0"/>
    </w:rPr>
  </w:style>
  <w:style w:type="character" w:customStyle="1" w:styleId="Style1Char">
    <w:name w:val="Style1 Char"/>
    <w:basedOn w:val="Heading3Char"/>
    <w:link w:val="Style1"/>
    <w:rsid w:val="008B3574"/>
    <w:rPr>
      <w:rFonts w:ascii="Times New Roman" w:eastAsia="Times New Roman" w:hAnsi="Times New Roman" w:cs="Times New Roman"/>
      <w:b/>
      <w:bCs w:val="0"/>
      <w:sz w:val="24"/>
      <w:szCs w:val="24"/>
      <w:lang w:val="id"/>
    </w:rPr>
  </w:style>
  <w:style w:type="paragraph" w:customStyle="1" w:styleId="BAB3">
    <w:name w:val="BAB 3"/>
    <w:basedOn w:val="Heading2"/>
    <w:link w:val="BAB3Char"/>
    <w:qFormat/>
    <w:rsid w:val="00B32D18"/>
    <w:pPr>
      <w:numPr>
        <w:ilvl w:val="1"/>
        <w:numId w:val="2"/>
      </w:numPr>
    </w:pPr>
    <w:rPr>
      <w:bCs/>
      <w:lang w:val="en-ID"/>
    </w:rPr>
  </w:style>
  <w:style w:type="character" w:customStyle="1" w:styleId="BAB3Char">
    <w:name w:val="BAB 3 Char"/>
    <w:basedOn w:val="Heading2Char"/>
    <w:link w:val="BAB3"/>
    <w:rsid w:val="00B32D18"/>
    <w:rPr>
      <w:rFonts w:ascii="Times New Roman" w:eastAsia="Times New Roman" w:hAnsi="Times New Roman" w:cs="Times New Roman"/>
      <w:bCs/>
      <w:sz w:val="24"/>
      <w:szCs w:val="24"/>
      <w:lang w:val="id"/>
    </w:rPr>
  </w:style>
  <w:style w:type="paragraph" w:styleId="TOC1">
    <w:name w:val="toc 1"/>
    <w:basedOn w:val="Normal"/>
    <w:next w:val="Normal"/>
    <w:autoRedefine/>
    <w:uiPriority w:val="39"/>
    <w:unhideWhenUsed/>
    <w:rsid w:val="00DA1198"/>
    <w:pPr>
      <w:spacing w:after="100"/>
    </w:pPr>
  </w:style>
  <w:style w:type="paragraph" w:styleId="TOC2">
    <w:name w:val="toc 2"/>
    <w:basedOn w:val="Normal"/>
    <w:next w:val="Normal"/>
    <w:autoRedefine/>
    <w:uiPriority w:val="39"/>
    <w:unhideWhenUsed/>
    <w:rsid w:val="00DA1198"/>
    <w:pPr>
      <w:spacing w:after="100"/>
      <w:ind w:left="220"/>
    </w:pPr>
  </w:style>
  <w:style w:type="paragraph" w:styleId="TOC3">
    <w:name w:val="toc 3"/>
    <w:basedOn w:val="Normal"/>
    <w:next w:val="Normal"/>
    <w:autoRedefine/>
    <w:uiPriority w:val="39"/>
    <w:unhideWhenUsed/>
    <w:rsid w:val="00DA1198"/>
    <w:pPr>
      <w:spacing w:after="100"/>
      <w:ind w:left="440"/>
    </w:pPr>
  </w:style>
  <w:style w:type="paragraph" w:customStyle="1" w:styleId="SubBAB">
    <w:name w:val="Sub BAB"/>
    <w:basedOn w:val="Heading2"/>
    <w:link w:val="SubBABChar"/>
    <w:qFormat/>
    <w:rsid w:val="006710D5"/>
    <w:pPr>
      <w:numPr>
        <w:ilvl w:val="1"/>
        <w:numId w:val="5"/>
      </w:numPr>
      <w:ind w:left="720"/>
    </w:pPr>
    <w:rPr>
      <w:rFonts w:asciiTheme="majorBidi" w:hAnsiTheme="majorBidi" w:cstheme="majorBidi"/>
      <w:b/>
      <w:bCs/>
      <w:lang w:val="en-ID"/>
    </w:rPr>
  </w:style>
  <w:style w:type="character" w:customStyle="1" w:styleId="SubBABChar">
    <w:name w:val="Sub BAB Char"/>
    <w:basedOn w:val="Heading2Char"/>
    <w:link w:val="SubBAB"/>
    <w:rsid w:val="006710D5"/>
    <w:rPr>
      <w:rFonts w:asciiTheme="majorBidi" w:eastAsia="Times New Roman" w:hAnsiTheme="majorBidi" w:cstheme="majorBidi"/>
      <w:b/>
      <w:bCs/>
      <w:sz w:val="24"/>
      <w:szCs w:val="24"/>
      <w:lang w:val="id"/>
    </w:rPr>
  </w:style>
  <w:style w:type="paragraph" w:customStyle="1" w:styleId="SubBAB2">
    <w:name w:val="Sub BAB 2"/>
    <w:basedOn w:val="Heading3"/>
    <w:link w:val="SubBAB2Char"/>
    <w:qFormat/>
    <w:rsid w:val="00930956"/>
    <w:pPr>
      <w:numPr>
        <w:numId w:val="5"/>
      </w:numPr>
    </w:pPr>
    <w:rPr>
      <w:rFonts w:asciiTheme="majorBidi" w:hAnsiTheme="majorBidi" w:cstheme="majorBidi"/>
      <w:bCs w:val="0"/>
      <w:lang w:val="en-ID"/>
    </w:rPr>
  </w:style>
  <w:style w:type="character" w:customStyle="1" w:styleId="SubBAB2Char">
    <w:name w:val="Sub BAB 2 Char"/>
    <w:basedOn w:val="Heading3Char"/>
    <w:link w:val="SubBAB2"/>
    <w:rsid w:val="00930956"/>
    <w:rPr>
      <w:rFonts w:asciiTheme="majorBidi" w:eastAsia="Times New Roman" w:hAnsiTheme="majorBidi" w:cstheme="majorBidi"/>
      <w:b/>
      <w:bCs w:val="0"/>
      <w:sz w:val="24"/>
      <w:szCs w:val="24"/>
      <w:lang w:val="id"/>
    </w:rPr>
  </w:style>
  <w:style w:type="paragraph" w:customStyle="1" w:styleId="SubBABV">
    <w:name w:val="Sub BAB V"/>
    <w:basedOn w:val="Heading2"/>
    <w:link w:val="SubBABVChar"/>
    <w:qFormat/>
    <w:rsid w:val="00190AEA"/>
    <w:pPr>
      <w:numPr>
        <w:ilvl w:val="1"/>
        <w:numId w:val="9"/>
      </w:numPr>
      <w:ind w:left="720"/>
    </w:pPr>
    <w:rPr>
      <w:rFonts w:asciiTheme="majorBidi" w:hAnsiTheme="majorBidi" w:cstheme="majorBidi"/>
      <w:b/>
      <w:bCs/>
      <w:lang w:val="en-ID"/>
    </w:rPr>
  </w:style>
  <w:style w:type="character" w:customStyle="1" w:styleId="SubBABVChar">
    <w:name w:val="Sub BAB V Char"/>
    <w:basedOn w:val="Heading2Char"/>
    <w:link w:val="SubBABV"/>
    <w:rsid w:val="00190AEA"/>
    <w:rPr>
      <w:rFonts w:asciiTheme="majorBidi" w:eastAsia="Times New Roman" w:hAnsiTheme="majorBidi" w:cstheme="majorBidi"/>
      <w:b/>
      <w:bCs/>
      <w:sz w:val="24"/>
      <w:szCs w:val="24"/>
      <w:lang w:val="id"/>
    </w:rPr>
  </w:style>
  <w:style w:type="paragraph" w:customStyle="1" w:styleId="StyleCaptionTabel">
    <w:name w:val="Style Caption Tabel"/>
    <w:basedOn w:val="Caption"/>
    <w:link w:val="StyleCaptionTabelChar"/>
    <w:qFormat/>
    <w:rsid w:val="006068DA"/>
    <w:pPr>
      <w:keepNext/>
      <w:jc w:val="center"/>
    </w:pPr>
    <w:rPr>
      <w:rFonts w:ascii="Times New Roman" w:hAnsi="Times New Roman"/>
      <w:b/>
      <w:i w:val="0"/>
      <w:color w:val="000000" w:themeColor="text1"/>
      <w:sz w:val="24"/>
    </w:rPr>
  </w:style>
  <w:style w:type="character" w:customStyle="1" w:styleId="CaptionChar">
    <w:name w:val="Caption Char"/>
    <w:basedOn w:val="DefaultParagraphFont"/>
    <w:link w:val="Caption"/>
    <w:uiPriority w:val="35"/>
    <w:rsid w:val="006068DA"/>
    <w:rPr>
      <w:i/>
      <w:iCs/>
      <w:color w:val="44546A" w:themeColor="text2"/>
      <w:sz w:val="18"/>
      <w:szCs w:val="18"/>
    </w:rPr>
  </w:style>
  <w:style w:type="character" w:customStyle="1" w:styleId="StyleCaptionTabelChar">
    <w:name w:val="Style Caption Tabel Char"/>
    <w:basedOn w:val="CaptionChar"/>
    <w:link w:val="StyleCaptionTabel"/>
    <w:rsid w:val="006068DA"/>
    <w:rPr>
      <w:rFonts w:ascii="Times New Roman" w:hAnsi="Times New Roman"/>
      <w:b/>
      <w:i w:val="0"/>
      <w:iCs/>
      <w:color w:val="000000" w:themeColor="text1"/>
      <w:sz w:val="24"/>
      <w:szCs w:val="18"/>
    </w:rPr>
  </w:style>
  <w:style w:type="paragraph" w:styleId="TableofFigures">
    <w:name w:val="table of figures"/>
    <w:basedOn w:val="Normal"/>
    <w:next w:val="Normal"/>
    <w:uiPriority w:val="99"/>
    <w:unhideWhenUsed/>
    <w:rsid w:val="00101FF9"/>
    <w:pPr>
      <w:spacing w:after="0"/>
    </w:pPr>
  </w:style>
  <w:style w:type="paragraph" w:customStyle="1" w:styleId="Caption1">
    <w:name w:val="Caption 1"/>
    <w:basedOn w:val="Caption"/>
    <w:link w:val="Caption1Char"/>
    <w:qFormat/>
    <w:rsid w:val="0016476C"/>
    <w:pPr>
      <w:jc w:val="center"/>
    </w:pPr>
    <w:rPr>
      <w:rFonts w:ascii="Times New Roman" w:hAnsi="Times New Roman"/>
      <w:b/>
      <w:i w:val="0"/>
      <w:color w:val="auto"/>
      <w:sz w:val="24"/>
    </w:rPr>
  </w:style>
  <w:style w:type="character" w:customStyle="1" w:styleId="Caption1Char">
    <w:name w:val="Caption 1 Char"/>
    <w:basedOn w:val="CaptionChar"/>
    <w:link w:val="Caption1"/>
    <w:rsid w:val="0016476C"/>
    <w:rPr>
      <w:rFonts w:ascii="Times New Roman" w:hAnsi="Times New Roman"/>
      <w:b/>
      <w:i w:val="0"/>
      <w:iCs/>
      <w:color w:val="44546A" w:themeColor="text2"/>
      <w:sz w:val="24"/>
      <w:szCs w:val="18"/>
    </w:rPr>
  </w:style>
  <w:style w:type="paragraph" w:styleId="NormalWeb">
    <w:name w:val="Normal (Web)"/>
    <w:basedOn w:val="Normal"/>
    <w:uiPriority w:val="99"/>
    <w:semiHidden/>
    <w:unhideWhenUsed/>
    <w:rsid w:val="003712B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014479">
      <w:bodyDiv w:val="1"/>
      <w:marLeft w:val="0"/>
      <w:marRight w:val="0"/>
      <w:marTop w:val="0"/>
      <w:marBottom w:val="0"/>
      <w:divBdr>
        <w:top w:val="none" w:sz="0" w:space="0" w:color="auto"/>
        <w:left w:val="none" w:sz="0" w:space="0" w:color="auto"/>
        <w:bottom w:val="none" w:sz="0" w:space="0" w:color="auto"/>
        <w:right w:val="none" w:sz="0" w:space="0" w:color="auto"/>
      </w:divBdr>
    </w:div>
    <w:div w:id="356780251">
      <w:bodyDiv w:val="1"/>
      <w:marLeft w:val="0"/>
      <w:marRight w:val="0"/>
      <w:marTop w:val="0"/>
      <w:marBottom w:val="0"/>
      <w:divBdr>
        <w:top w:val="none" w:sz="0" w:space="0" w:color="auto"/>
        <w:left w:val="none" w:sz="0" w:space="0" w:color="auto"/>
        <w:bottom w:val="none" w:sz="0" w:space="0" w:color="auto"/>
        <w:right w:val="none" w:sz="0" w:space="0" w:color="auto"/>
      </w:divBdr>
    </w:div>
    <w:div w:id="522286770">
      <w:bodyDiv w:val="1"/>
      <w:marLeft w:val="0"/>
      <w:marRight w:val="0"/>
      <w:marTop w:val="0"/>
      <w:marBottom w:val="0"/>
      <w:divBdr>
        <w:top w:val="none" w:sz="0" w:space="0" w:color="auto"/>
        <w:left w:val="none" w:sz="0" w:space="0" w:color="auto"/>
        <w:bottom w:val="none" w:sz="0" w:space="0" w:color="auto"/>
        <w:right w:val="none" w:sz="0" w:space="0" w:color="auto"/>
      </w:divBdr>
    </w:div>
    <w:div w:id="707027745">
      <w:bodyDiv w:val="1"/>
      <w:marLeft w:val="0"/>
      <w:marRight w:val="0"/>
      <w:marTop w:val="0"/>
      <w:marBottom w:val="0"/>
      <w:divBdr>
        <w:top w:val="none" w:sz="0" w:space="0" w:color="auto"/>
        <w:left w:val="none" w:sz="0" w:space="0" w:color="auto"/>
        <w:bottom w:val="none" w:sz="0" w:space="0" w:color="auto"/>
        <w:right w:val="none" w:sz="0" w:space="0" w:color="auto"/>
      </w:divBdr>
    </w:div>
    <w:div w:id="713425316">
      <w:bodyDiv w:val="1"/>
      <w:marLeft w:val="0"/>
      <w:marRight w:val="0"/>
      <w:marTop w:val="0"/>
      <w:marBottom w:val="0"/>
      <w:divBdr>
        <w:top w:val="none" w:sz="0" w:space="0" w:color="auto"/>
        <w:left w:val="none" w:sz="0" w:space="0" w:color="auto"/>
        <w:bottom w:val="none" w:sz="0" w:space="0" w:color="auto"/>
        <w:right w:val="none" w:sz="0" w:space="0" w:color="auto"/>
      </w:divBdr>
    </w:div>
    <w:div w:id="930436164">
      <w:bodyDiv w:val="1"/>
      <w:marLeft w:val="0"/>
      <w:marRight w:val="0"/>
      <w:marTop w:val="0"/>
      <w:marBottom w:val="0"/>
      <w:divBdr>
        <w:top w:val="none" w:sz="0" w:space="0" w:color="auto"/>
        <w:left w:val="none" w:sz="0" w:space="0" w:color="auto"/>
        <w:bottom w:val="none" w:sz="0" w:space="0" w:color="auto"/>
        <w:right w:val="none" w:sz="0" w:space="0" w:color="auto"/>
      </w:divBdr>
    </w:div>
    <w:div w:id="1362517356">
      <w:bodyDiv w:val="1"/>
      <w:marLeft w:val="0"/>
      <w:marRight w:val="0"/>
      <w:marTop w:val="0"/>
      <w:marBottom w:val="0"/>
      <w:divBdr>
        <w:top w:val="none" w:sz="0" w:space="0" w:color="auto"/>
        <w:left w:val="none" w:sz="0" w:space="0" w:color="auto"/>
        <w:bottom w:val="none" w:sz="0" w:space="0" w:color="auto"/>
        <w:right w:val="none" w:sz="0" w:space="0" w:color="auto"/>
      </w:divBdr>
      <w:divsChild>
        <w:div w:id="398669399">
          <w:marLeft w:val="0"/>
          <w:marRight w:val="0"/>
          <w:marTop w:val="0"/>
          <w:marBottom w:val="0"/>
          <w:divBdr>
            <w:top w:val="none" w:sz="0" w:space="0" w:color="auto"/>
            <w:left w:val="none" w:sz="0" w:space="0" w:color="auto"/>
            <w:bottom w:val="none" w:sz="0" w:space="0" w:color="auto"/>
            <w:right w:val="none" w:sz="0" w:space="0" w:color="auto"/>
          </w:divBdr>
        </w:div>
      </w:divsChild>
    </w:div>
    <w:div w:id="1381175011">
      <w:bodyDiv w:val="1"/>
      <w:marLeft w:val="0"/>
      <w:marRight w:val="0"/>
      <w:marTop w:val="0"/>
      <w:marBottom w:val="0"/>
      <w:divBdr>
        <w:top w:val="none" w:sz="0" w:space="0" w:color="auto"/>
        <w:left w:val="none" w:sz="0" w:space="0" w:color="auto"/>
        <w:bottom w:val="none" w:sz="0" w:space="0" w:color="auto"/>
        <w:right w:val="none" w:sz="0" w:space="0" w:color="auto"/>
      </w:divBdr>
      <w:divsChild>
        <w:div w:id="32965668">
          <w:marLeft w:val="0"/>
          <w:marRight w:val="0"/>
          <w:marTop w:val="0"/>
          <w:marBottom w:val="0"/>
          <w:divBdr>
            <w:top w:val="none" w:sz="0" w:space="0" w:color="auto"/>
            <w:left w:val="none" w:sz="0" w:space="0" w:color="auto"/>
            <w:bottom w:val="none" w:sz="0" w:space="0" w:color="auto"/>
            <w:right w:val="none" w:sz="0" w:space="0" w:color="auto"/>
          </w:divBdr>
        </w:div>
      </w:divsChild>
    </w:div>
    <w:div w:id="1475830240">
      <w:bodyDiv w:val="1"/>
      <w:marLeft w:val="0"/>
      <w:marRight w:val="0"/>
      <w:marTop w:val="0"/>
      <w:marBottom w:val="0"/>
      <w:divBdr>
        <w:top w:val="none" w:sz="0" w:space="0" w:color="auto"/>
        <w:left w:val="none" w:sz="0" w:space="0" w:color="auto"/>
        <w:bottom w:val="none" w:sz="0" w:space="0" w:color="auto"/>
        <w:right w:val="none" w:sz="0" w:space="0" w:color="auto"/>
      </w:divBdr>
    </w:div>
    <w:div w:id="1738628422">
      <w:bodyDiv w:val="1"/>
      <w:marLeft w:val="0"/>
      <w:marRight w:val="0"/>
      <w:marTop w:val="0"/>
      <w:marBottom w:val="0"/>
      <w:divBdr>
        <w:top w:val="none" w:sz="0" w:space="0" w:color="auto"/>
        <w:left w:val="none" w:sz="0" w:space="0" w:color="auto"/>
        <w:bottom w:val="none" w:sz="0" w:space="0" w:color="auto"/>
        <w:right w:val="none" w:sz="0" w:space="0" w:color="auto"/>
      </w:divBdr>
    </w:div>
    <w:div w:id="2022974449">
      <w:bodyDiv w:val="1"/>
      <w:marLeft w:val="0"/>
      <w:marRight w:val="0"/>
      <w:marTop w:val="0"/>
      <w:marBottom w:val="0"/>
      <w:divBdr>
        <w:top w:val="none" w:sz="0" w:space="0" w:color="auto"/>
        <w:left w:val="none" w:sz="0" w:space="0" w:color="auto"/>
        <w:bottom w:val="none" w:sz="0" w:space="0" w:color="auto"/>
        <w:right w:val="none" w:sz="0" w:space="0" w:color="auto"/>
      </w:divBdr>
    </w:div>
    <w:div w:id="2028170495">
      <w:bodyDiv w:val="1"/>
      <w:marLeft w:val="0"/>
      <w:marRight w:val="0"/>
      <w:marTop w:val="0"/>
      <w:marBottom w:val="0"/>
      <w:divBdr>
        <w:top w:val="none" w:sz="0" w:space="0" w:color="auto"/>
        <w:left w:val="none" w:sz="0" w:space="0" w:color="auto"/>
        <w:bottom w:val="none" w:sz="0" w:space="0" w:color="auto"/>
        <w:right w:val="none" w:sz="0" w:space="0" w:color="auto"/>
      </w:divBdr>
    </w:div>
    <w:div w:id="209180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BF06A-6631-4301-BF0C-2297CB3D7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1024</Words>
  <Characters>5839</Characters>
  <Application>Microsoft Office Word</Application>
  <DocSecurity>4</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mi Adnan</dc:creator>
  <cp:keywords/>
  <dc:description/>
  <cp:lastModifiedBy>Fahmi Adnan</cp:lastModifiedBy>
  <cp:revision>2</cp:revision>
  <cp:lastPrinted>2025-09-16T02:11:00Z</cp:lastPrinted>
  <dcterms:created xsi:type="dcterms:W3CDTF">2025-09-30T14:13:00Z</dcterms:created>
  <dcterms:modified xsi:type="dcterms:W3CDTF">2025-09-30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b6c82-6044-3785-84b3-89cfe5de0723</vt:lpwstr>
  </property>
  <property fmtid="{D5CDD505-2E9C-101B-9397-08002B2CF9AE}" pid="24" name="Mendeley Citation Style_1">
    <vt:lpwstr>http://www.zotero.org/styles/apa</vt:lpwstr>
  </property>
</Properties>
</file>